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3F7C9A" w14:textId="77777777" w:rsidR="000E6814" w:rsidRPr="000F2571" w:rsidRDefault="000E6814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0" w:name="OLE_LINK18"/>
      <w:bookmarkStart w:id="1" w:name="_Hlk530039045"/>
      <w:r w:rsidRPr="000F2571">
        <w:rPr>
          <w:rFonts w:ascii="Book Antiqua" w:hAnsi="Book Antiqua" w:cs="Times New Roman"/>
          <w:b/>
          <w:sz w:val="24"/>
          <w:szCs w:val="24"/>
        </w:rPr>
        <w:t xml:space="preserve">Name of </w:t>
      </w:r>
      <w:r w:rsidR="00927D3C" w:rsidRPr="000F2571">
        <w:rPr>
          <w:rFonts w:ascii="Book Antiqua" w:hAnsi="Book Antiqua" w:cs="Times New Roman"/>
          <w:b/>
          <w:sz w:val="24"/>
          <w:szCs w:val="24"/>
        </w:rPr>
        <w:t>J</w:t>
      </w:r>
      <w:r w:rsidRPr="000F2571">
        <w:rPr>
          <w:rFonts w:ascii="Book Antiqua" w:hAnsi="Book Antiqua" w:cs="Times New Roman"/>
          <w:b/>
          <w:sz w:val="24"/>
          <w:szCs w:val="24"/>
        </w:rPr>
        <w:t>ournal:</w:t>
      </w:r>
      <w:r w:rsidR="00927D3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27D3C" w:rsidRPr="000F2571">
        <w:rPr>
          <w:rFonts w:ascii="Book Antiqua" w:hAnsi="Book Antiqua" w:cs="Times New Roman"/>
          <w:i/>
          <w:sz w:val="24"/>
          <w:szCs w:val="24"/>
        </w:rPr>
        <w:t>World</w:t>
      </w:r>
      <w:r w:rsidR="003740E3" w:rsidRPr="000F2571">
        <w:rPr>
          <w:rFonts w:ascii="Book Antiqua" w:hAnsi="Book Antiqua" w:cs="Times New Roman"/>
          <w:i/>
          <w:sz w:val="24"/>
          <w:szCs w:val="24"/>
        </w:rPr>
        <w:t xml:space="preserve"> Journal of </w:t>
      </w:r>
      <w:r w:rsidR="00DE5A99" w:rsidRPr="000F2571">
        <w:rPr>
          <w:rFonts w:ascii="Book Antiqua" w:hAnsi="Book Antiqua" w:cs="Times New Roman"/>
          <w:i/>
          <w:sz w:val="24"/>
          <w:szCs w:val="24"/>
        </w:rPr>
        <w:t>C</w:t>
      </w:r>
      <w:r w:rsidR="003740E3" w:rsidRPr="000F2571">
        <w:rPr>
          <w:rFonts w:ascii="Book Antiqua" w:hAnsi="Book Antiqua" w:cs="Times New Roman"/>
          <w:i/>
          <w:sz w:val="24"/>
          <w:szCs w:val="24"/>
        </w:rPr>
        <w:t xml:space="preserve">linical </w:t>
      </w:r>
      <w:r w:rsidR="00DE5A99" w:rsidRPr="000F2571">
        <w:rPr>
          <w:rFonts w:ascii="Book Antiqua" w:hAnsi="Book Antiqua" w:cs="Times New Roman"/>
          <w:i/>
          <w:sz w:val="24"/>
          <w:szCs w:val="24"/>
        </w:rPr>
        <w:t>C</w:t>
      </w:r>
      <w:r w:rsidR="003740E3" w:rsidRPr="000F2571">
        <w:rPr>
          <w:rFonts w:ascii="Book Antiqua" w:hAnsi="Book Antiqua" w:cs="Times New Roman"/>
          <w:i/>
          <w:sz w:val="24"/>
          <w:szCs w:val="24"/>
        </w:rPr>
        <w:t>ases</w:t>
      </w:r>
    </w:p>
    <w:p w14:paraId="469BED1F" w14:textId="7226D847" w:rsidR="003740E3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" w:name="OLE_LINK807"/>
      <w:bookmarkStart w:id="3" w:name="OLE_LINK806"/>
      <w:bookmarkStart w:id="4" w:name="OLE_LINK1219"/>
      <w:bookmarkStart w:id="5" w:name="OLE_LINK1218"/>
      <w:bookmarkStart w:id="6" w:name="OLE_LINK706"/>
      <w:bookmarkStart w:id="7" w:name="OLE_LINK676"/>
      <w:bookmarkStart w:id="8" w:name="OLE_LINK675"/>
      <w:r w:rsidRPr="000F2571">
        <w:rPr>
          <w:rFonts w:ascii="Book Antiqua" w:hAnsi="Book Antiqua" w:cs="Arial"/>
          <w:b/>
          <w:color w:val="000000"/>
          <w:sz w:val="24"/>
          <w:szCs w:val="24"/>
          <w:lang w:val="en"/>
        </w:rPr>
        <w:t>Manuscript NO:</w:t>
      </w:r>
      <w:bookmarkEnd w:id="2"/>
      <w:bookmarkEnd w:id="3"/>
      <w:r w:rsidRPr="000F2571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 </w:t>
      </w:r>
      <w:bookmarkEnd w:id="4"/>
      <w:bookmarkEnd w:id="5"/>
      <w:r w:rsidRPr="000F2571">
        <w:rPr>
          <w:rFonts w:ascii="Book Antiqua" w:eastAsia="Times New Roman" w:hAnsi="Book Antiqua" w:cs="SimSun"/>
          <w:color w:val="000000"/>
          <w:sz w:val="24"/>
          <w:szCs w:val="24"/>
        </w:rPr>
        <w:t>4</w:t>
      </w:r>
      <w:bookmarkEnd w:id="6"/>
      <w:bookmarkEnd w:id="7"/>
      <w:bookmarkEnd w:id="8"/>
      <w:r w:rsidRPr="000F2571">
        <w:rPr>
          <w:rFonts w:ascii="Book Antiqua" w:hAnsi="Book Antiqua" w:cs="SimSun"/>
          <w:color w:val="000000"/>
          <w:sz w:val="24"/>
          <w:szCs w:val="24"/>
        </w:rPr>
        <w:t>4645</w:t>
      </w:r>
    </w:p>
    <w:p w14:paraId="66E4A702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Manuscript Type:</w:t>
      </w:r>
      <w:r w:rsidRPr="000F2571">
        <w:rPr>
          <w:rFonts w:ascii="Book Antiqua" w:hAnsi="Book Antiqua" w:cs="Times New Roman"/>
          <w:sz w:val="24"/>
          <w:szCs w:val="24"/>
        </w:rPr>
        <w:t xml:space="preserve"> META-ANALYSIS</w:t>
      </w:r>
    </w:p>
    <w:p w14:paraId="6CE7F561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BD7B88" w14:textId="3D2F4809" w:rsidR="003740E3" w:rsidRPr="000F2571" w:rsidRDefault="003740E3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" w:name="OLE_LINK29"/>
      <w:r w:rsidRPr="000F2571">
        <w:rPr>
          <w:rFonts w:ascii="Book Antiqua" w:hAnsi="Book Antiqua" w:cs="Times New Roman"/>
          <w:b/>
          <w:sz w:val="24"/>
          <w:szCs w:val="24"/>
        </w:rPr>
        <w:t>Adiponectin</w:t>
      </w:r>
      <w:r w:rsidR="00272F3B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 xml:space="preserve">polymorphisms 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and the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 xml:space="preserve">risk 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of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: A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>meta</w:t>
      </w:r>
      <w:r w:rsidRPr="000F2571">
        <w:rPr>
          <w:rFonts w:ascii="Book Antiqua" w:hAnsi="Book Antiqua" w:cs="Times New Roman"/>
          <w:b/>
          <w:sz w:val="24"/>
          <w:szCs w:val="24"/>
        </w:rPr>
        <w:t>-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>analysis</w:t>
      </w:r>
    </w:p>
    <w:bookmarkEnd w:id="9"/>
    <w:p w14:paraId="1538DC76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6E5C5B" w14:textId="523EB2DE" w:rsidR="003740E3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Huang LT </w:t>
      </w:r>
      <w:r w:rsidRPr="000F2571">
        <w:rPr>
          <w:rFonts w:ascii="Book Antiqua" w:hAnsi="Book Antiqua" w:cs="Times New Roman"/>
          <w:i/>
          <w:sz w:val="24"/>
          <w:szCs w:val="24"/>
        </w:rPr>
        <w:t>et al</w:t>
      </w:r>
      <w:r w:rsidRPr="000F2571">
        <w:rPr>
          <w:rFonts w:ascii="Book Antiqua" w:hAnsi="Book Antiqua" w:cs="Times New Roman"/>
          <w:sz w:val="24"/>
          <w:szCs w:val="24"/>
        </w:rPr>
        <w:t xml:space="preserve">. Adiponectin polymorphisms and </w:t>
      </w:r>
      <w:r w:rsidR="004A7239">
        <w:rPr>
          <w:rFonts w:ascii="Book Antiqua" w:hAnsi="Book Antiqua" w:cs="Times New Roman" w:hint="eastAsia"/>
          <w:sz w:val="24"/>
          <w:szCs w:val="24"/>
        </w:rPr>
        <w:t>GDM</w:t>
      </w:r>
    </w:p>
    <w:p w14:paraId="41D9DF75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E5E6185" w14:textId="4F406339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Lin-</w:t>
      </w:r>
      <w:r w:rsidR="001A7BB3" w:rsidRPr="000F2571">
        <w:rPr>
          <w:rFonts w:ascii="Book Antiqua" w:hAnsi="Book Antiqua" w:cs="Times New Roman"/>
          <w:sz w:val="24"/>
          <w:szCs w:val="24"/>
        </w:rPr>
        <w:t>T</w:t>
      </w:r>
      <w:r w:rsidRPr="000F2571">
        <w:rPr>
          <w:rFonts w:ascii="Book Antiqua" w:hAnsi="Book Antiqua" w:cs="Times New Roman"/>
          <w:sz w:val="24"/>
          <w:szCs w:val="24"/>
        </w:rPr>
        <w:t xml:space="preserve">ing Huang, </w:t>
      </w:r>
      <w:r w:rsidR="00921612" w:rsidRPr="000F2571">
        <w:rPr>
          <w:rFonts w:ascii="Book Antiqua" w:hAnsi="Book Antiqua" w:cs="Times New Roman"/>
          <w:sz w:val="24"/>
          <w:szCs w:val="24"/>
        </w:rPr>
        <w:t>Shi-</w:t>
      </w:r>
      <w:r w:rsidR="001A7BB3" w:rsidRPr="000F2571">
        <w:rPr>
          <w:rFonts w:ascii="Book Antiqua" w:hAnsi="Book Antiqua" w:cs="Times New Roman"/>
          <w:sz w:val="24"/>
          <w:szCs w:val="24"/>
        </w:rPr>
        <w:t>L</w:t>
      </w:r>
      <w:r w:rsidR="00921612" w:rsidRPr="000F2571">
        <w:rPr>
          <w:rFonts w:ascii="Book Antiqua" w:hAnsi="Book Antiqua" w:cs="Times New Roman"/>
          <w:sz w:val="24"/>
          <w:szCs w:val="24"/>
        </w:rPr>
        <w:t>an Wu,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Xin Liao,</w:t>
      </w:r>
      <w:r w:rsidR="00921612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83652" w:rsidRPr="000F2571">
        <w:rPr>
          <w:rFonts w:ascii="Book Antiqua" w:hAnsi="Book Antiqua" w:cs="Times New Roman"/>
          <w:sz w:val="24"/>
          <w:szCs w:val="24"/>
        </w:rPr>
        <w:t>Shu-</w:t>
      </w:r>
      <w:r w:rsidR="001A7BB3" w:rsidRPr="000F2571">
        <w:rPr>
          <w:rFonts w:ascii="Book Antiqua" w:hAnsi="Book Antiqua" w:cs="Times New Roman"/>
          <w:sz w:val="24"/>
          <w:szCs w:val="24"/>
        </w:rPr>
        <w:t>J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uan Ma, </w:t>
      </w:r>
      <w:r w:rsidRPr="000F2571">
        <w:rPr>
          <w:rFonts w:ascii="Book Antiqua" w:hAnsi="Book Antiqua" w:cs="Times New Roman"/>
          <w:sz w:val="24"/>
          <w:szCs w:val="24"/>
        </w:rPr>
        <w:t>Hong-</w:t>
      </w:r>
      <w:proofErr w:type="spellStart"/>
      <w:r w:rsidR="001A7BB3" w:rsidRPr="000F2571">
        <w:rPr>
          <w:rFonts w:ascii="Book Antiqua" w:hAnsi="Book Antiqua" w:cs="Times New Roman"/>
          <w:sz w:val="24"/>
          <w:szCs w:val="24"/>
        </w:rPr>
        <w:t>Z</w:t>
      </w:r>
      <w:r w:rsidR="00E6478B" w:rsidRPr="000F2571">
        <w:rPr>
          <w:rFonts w:ascii="Book Antiqua" w:hAnsi="Book Antiqua" w:cs="Times New Roman"/>
          <w:sz w:val="24"/>
          <w:szCs w:val="24"/>
        </w:rPr>
        <w:t>huan</w:t>
      </w:r>
      <w:proofErr w:type="spellEnd"/>
      <w:r w:rsidR="00E6478B" w:rsidRPr="000F2571">
        <w:rPr>
          <w:rFonts w:ascii="Book Antiqua" w:hAnsi="Book Antiqua" w:cs="Times New Roman"/>
          <w:sz w:val="24"/>
          <w:szCs w:val="24"/>
        </w:rPr>
        <w:t xml:space="preserve"> Tan</w:t>
      </w:r>
    </w:p>
    <w:p w14:paraId="65D0193C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64FE8A" w14:textId="683A40A3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Lin-</w:t>
      </w:r>
      <w:r w:rsidR="001A7BB3" w:rsidRPr="000F2571">
        <w:rPr>
          <w:rFonts w:ascii="Book Antiqua" w:hAnsi="Book Antiqua" w:cs="Times New Roman"/>
          <w:b/>
          <w:sz w:val="24"/>
          <w:szCs w:val="24"/>
        </w:rPr>
        <w:t>T</w:t>
      </w:r>
      <w:r w:rsidRPr="000F2571">
        <w:rPr>
          <w:rFonts w:ascii="Book Antiqua" w:hAnsi="Book Antiqua" w:cs="Times New Roman"/>
          <w:b/>
          <w:sz w:val="24"/>
          <w:szCs w:val="24"/>
        </w:rPr>
        <w:t>ing Huang</w:t>
      </w:r>
      <w:r w:rsidR="00583652" w:rsidRPr="000F2571">
        <w:rPr>
          <w:rFonts w:ascii="Book Antiqua" w:hAnsi="Book Antiqua" w:cs="Times New Roman"/>
          <w:b/>
          <w:sz w:val="24"/>
          <w:szCs w:val="24"/>
        </w:rPr>
        <w:t xml:space="preserve">, Shi-Lan Wu, </w:t>
      </w:r>
      <w:r w:rsidR="001A7BB3" w:rsidRPr="000F2571">
        <w:rPr>
          <w:rFonts w:ascii="Book Antiqua" w:hAnsi="Book Antiqua" w:cs="Times New Roman"/>
          <w:b/>
          <w:sz w:val="24"/>
          <w:szCs w:val="24"/>
        </w:rPr>
        <w:t xml:space="preserve">Xin Liao, </w:t>
      </w:r>
      <w:r w:rsidR="00583652" w:rsidRPr="000F2571">
        <w:rPr>
          <w:rFonts w:ascii="Book Antiqua" w:hAnsi="Book Antiqua" w:cs="Times New Roman"/>
          <w:b/>
          <w:sz w:val="24"/>
          <w:szCs w:val="24"/>
        </w:rPr>
        <w:t>Shu-Juan Wu,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 Hong-</w:t>
      </w:r>
      <w:proofErr w:type="spellStart"/>
      <w:r w:rsidR="001A7BB3" w:rsidRPr="000F2571">
        <w:rPr>
          <w:rFonts w:ascii="Book Antiqua" w:hAnsi="Book Antiqua" w:cs="Times New Roman"/>
          <w:b/>
          <w:sz w:val="24"/>
          <w:szCs w:val="24"/>
        </w:rPr>
        <w:t>Z</w:t>
      </w:r>
      <w:r w:rsidRPr="000F2571">
        <w:rPr>
          <w:rFonts w:ascii="Book Antiqua" w:hAnsi="Book Antiqua" w:cs="Times New Roman"/>
          <w:b/>
          <w:sz w:val="24"/>
          <w:szCs w:val="24"/>
        </w:rPr>
        <w:t>huan</w:t>
      </w:r>
      <w:proofErr w:type="spellEnd"/>
      <w:r w:rsidRPr="000F2571">
        <w:rPr>
          <w:rFonts w:ascii="Book Antiqua" w:hAnsi="Book Antiqua" w:cs="Times New Roman"/>
          <w:b/>
          <w:sz w:val="24"/>
          <w:szCs w:val="24"/>
        </w:rPr>
        <w:t xml:space="preserve"> Tan,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10" w:name="_Hlk530313394"/>
      <w:bookmarkStart w:id="11" w:name="OLE_LINK38"/>
      <w:r w:rsidR="00515202" w:rsidRPr="000F2571">
        <w:rPr>
          <w:rFonts w:ascii="Book Antiqua" w:hAnsi="Book Antiqua" w:cs="Times New Roman"/>
          <w:sz w:val="24"/>
          <w:szCs w:val="24"/>
        </w:rPr>
        <w:t xml:space="preserve">Department of Epidemiology and Health Statistics, </w:t>
      </w:r>
      <w:bookmarkStart w:id="12" w:name="OLE_LINK45"/>
      <w:proofErr w:type="spellStart"/>
      <w:r w:rsidR="00515202" w:rsidRPr="000F2571">
        <w:rPr>
          <w:rFonts w:ascii="Book Antiqua" w:hAnsi="Book Antiqua" w:cs="Times New Roman"/>
          <w:sz w:val="24"/>
          <w:szCs w:val="24"/>
        </w:rPr>
        <w:t>Xiangya</w:t>
      </w:r>
      <w:proofErr w:type="spellEnd"/>
      <w:r w:rsidR="00515202" w:rsidRPr="000F2571">
        <w:rPr>
          <w:rFonts w:ascii="Book Antiqua" w:hAnsi="Book Antiqua" w:cs="Times New Roman"/>
          <w:sz w:val="24"/>
          <w:szCs w:val="24"/>
        </w:rPr>
        <w:t xml:space="preserve"> School of Public Health, Central South University</w:t>
      </w:r>
      <w:bookmarkEnd w:id="12"/>
      <w:r w:rsidR="00E6478B" w:rsidRPr="000F2571">
        <w:rPr>
          <w:rFonts w:ascii="Book Antiqua" w:hAnsi="Book Antiqua" w:cs="Times New Roman"/>
          <w:sz w:val="24"/>
          <w:szCs w:val="24"/>
        </w:rPr>
        <w:t xml:space="preserve">, Changsha </w:t>
      </w:r>
      <w:r w:rsidR="00950211" w:rsidRPr="000F2571">
        <w:rPr>
          <w:rFonts w:ascii="Book Antiqua" w:hAnsi="Book Antiqua" w:cs="Times New Roman"/>
          <w:sz w:val="24"/>
          <w:szCs w:val="24"/>
        </w:rPr>
        <w:t>410083,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Hunan </w:t>
      </w:r>
      <w:r w:rsidR="00950211" w:rsidRPr="000F2571">
        <w:rPr>
          <w:rFonts w:ascii="Book Antiqua" w:hAnsi="Book Antiqua" w:cs="Times New Roman"/>
          <w:sz w:val="24"/>
          <w:szCs w:val="24"/>
        </w:rPr>
        <w:t>Province</w:t>
      </w:r>
      <w:r w:rsidR="00515202" w:rsidRPr="000F2571">
        <w:rPr>
          <w:rFonts w:ascii="Book Antiqua" w:hAnsi="Book Antiqua" w:cs="Times New Roman"/>
          <w:sz w:val="24"/>
          <w:szCs w:val="24"/>
        </w:rPr>
        <w:t>, China</w:t>
      </w:r>
      <w:bookmarkEnd w:id="10"/>
      <w:bookmarkEnd w:id="11"/>
    </w:p>
    <w:p w14:paraId="6C85FBFA" w14:textId="77777777" w:rsidR="00515202" w:rsidRPr="000F2571" w:rsidRDefault="00515202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208BCC" w14:textId="7C369886" w:rsidR="00515202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  <w:lang w:val="pt-BR"/>
        </w:rPr>
        <w:t>ORCID</w:t>
      </w:r>
      <w:r w:rsidRPr="000F2571">
        <w:rPr>
          <w:rFonts w:ascii="Book Antiqua" w:eastAsia="SimSun" w:hAnsi="Book Antiqua" w:cs="Times New Roman"/>
          <w:b/>
          <w:color w:val="000000"/>
          <w:sz w:val="24"/>
          <w:szCs w:val="24"/>
          <w:lang w:val="pt-BR"/>
        </w:rPr>
        <w:t xml:space="preserve"> number</w:t>
      </w:r>
      <w:r w:rsidRPr="000F2571">
        <w:rPr>
          <w:rFonts w:ascii="Book Antiqua" w:hAnsi="Book Antiqua" w:cs="Times New Roman"/>
          <w:b/>
          <w:color w:val="000000"/>
          <w:sz w:val="24"/>
          <w:szCs w:val="24"/>
          <w:lang w:val="pt-BR"/>
        </w:rPr>
        <w:t>:</w:t>
      </w:r>
      <w:r w:rsidR="00515202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15202" w:rsidRPr="000F2571">
        <w:rPr>
          <w:rFonts w:ascii="Book Antiqua" w:hAnsi="Book Antiqua" w:cs="Times New Roman"/>
          <w:sz w:val="24"/>
          <w:szCs w:val="24"/>
        </w:rPr>
        <w:t>Lin-Ting Huang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(0000-0002-7352-9832); </w:t>
      </w:r>
      <w:r w:rsidR="00921612" w:rsidRPr="000F2571">
        <w:rPr>
          <w:rFonts w:ascii="Book Antiqua" w:hAnsi="Book Antiqua" w:cs="Times New Roman"/>
          <w:sz w:val="24"/>
          <w:szCs w:val="24"/>
        </w:rPr>
        <w:t>Shi-Lan Wu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21612" w:rsidRPr="000F2571">
        <w:rPr>
          <w:rFonts w:ascii="Book Antiqua" w:hAnsi="Book Antiqua" w:cs="Times New Roman"/>
          <w:sz w:val="24"/>
          <w:szCs w:val="24"/>
        </w:rPr>
        <w:t>(</w:t>
      </w:r>
      <w:r w:rsidR="00F63456" w:rsidRPr="000F2571">
        <w:rPr>
          <w:rFonts w:ascii="Book Antiqua" w:hAnsi="Book Antiqua" w:cs="Times New Roman"/>
          <w:sz w:val="24"/>
          <w:szCs w:val="24"/>
        </w:rPr>
        <w:t>0000-0003-0473-1313</w:t>
      </w:r>
      <w:r w:rsidR="00921612" w:rsidRPr="000F2571">
        <w:rPr>
          <w:rFonts w:ascii="Book Antiqua" w:hAnsi="Book Antiqua" w:cs="Times New Roman"/>
          <w:sz w:val="24"/>
          <w:szCs w:val="24"/>
        </w:rPr>
        <w:t>);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Xin Liao</w:t>
      </w:r>
      <w:r w:rsidR="00D166E2" w:rsidRPr="000F2571">
        <w:rPr>
          <w:rFonts w:ascii="Book Antiqua" w:hAnsi="Book Antiqua" w:cs="Times New Roman"/>
          <w:sz w:val="24"/>
          <w:szCs w:val="24"/>
        </w:rPr>
        <w:t xml:space="preserve"> (0000-0002-9640-8638)</w:t>
      </w:r>
      <w:r w:rsidR="008B6BEE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921612" w:rsidRPr="000F2571">
        <w:rPr>
          <w:rFonts w:ascii="Book Antiqua" w:hAnsi="Book Antiqua" w:cs="Times New Roman"/>
          <w:sz w:val="24"/>
          <w:szCs w:val="24"/>
        </w:rPr>
        <w:t>Shu-Juan Ma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32C52" w:rsidRPr="000F2571">
        <w:rPr>
          <w:rFonts w:ascii="Book Antiqua" w:hAnsi="Book Antiqua" w:cs="Times New Roman"/>
          <w:sz w:val="24"/>
          <w:szCs w:val="24"/>
        </w:rPr>
        <w:t>(</w:t>
      </w:r>
      <w:r w:rsidR="006A4466" w:rsidRPr="000F2571">
        <w:rPr>
          <w:rFonts w:ascii="Book Antiqua" w:hAnsi="Book Antiqua" w:cs="Times New Roman"/>
          <w:sz w:val="24"/>
          <w:szCs w:val="24"/>
        </w:rPr>
        <w:t>0000-</w:t>
      </w:r>
      <w:r w:rsidR="00FE1D93" w:rsidRPr="000F2571">
        <w:rPr>
          <w:rFonts w:ascii="Book Antiqua" w:hAnsi="Book Antiqua" w:cs="Times New Roman"/>
          <w:sz w:val="24"/>
          <w:szCs w:val="24"/>
        </w:rPr>
        <w:t>0002-7858-067X</w:t>
      </w:r>
      <w:r w:rsidR="00732C52" w:rsidRPr="000F2571">
        <w:rPr>
          <w:rFonts w:ascii="Book Antiqua" w:hAnsi="Book Antiqua" w:cs="Times New Roman"/>
          <w:sz w:val="24"/>
          <w:szCs w:val="24"/>
        </w:rPr>
        <w:t>)</w:t>
      </w:r>
      <w:r w:rsidR="00921612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515202" w:rsidRPr="000F2571">
        <w:rPr>
          <w:rFonts w:ascii="Book Antiqua" w:hAnsi="Book Antiqua" w:cs="Times New Roman"/>
          <w:sz w:val="24"/>
          <w:szCs w:val="24"/>
        </w:rPr>
        <w:t>Hong-</w:t>
      </w:r>
      <w:proofErr w:type="spellStart"/>
      <w:r w:rsidR="00023F20" w:rsidRPr="000F2571">
        <w:rPr>
          <w:rFonts w:ascii="Book Antiqua" w:hAnsi="Book Antiqua" w:cs="Times New Roman"/>
          <w:sz w:val="24"/>
          <w:szCs w:val="24"/>
        </w:rPr>
        <w:t>Z</w:t>
      </w:r>
      <w:r w:rsidR="00515202" w:rsidRPr="000F2571">
        <w:rPr>
          <w:rFonts w:ascii="Book Antiqua" w:hAnsi="Book Antiqua" w:cs="Times New Roman"/>
          <w:sz w:val="24"/>
          <w:szCs w:val="24"/>
        </w:rPr>
        <w:t>huan</w:t>
      </w:r>
      <w:proofErr w:type="spellEnd"/>
      <w:r w:rsidR="00515202" w:rsidRPr="000F2571">
        <w:rPr>
          <w:rFonts w:ascii="Book Antiqua" w:hAnsi="Book Antiqua" w:cs="Times New Roman"/>
          <w:sz w:val="24"/>
          <w:szCs w:val="24"/>
        </w:rPr>
        <w:t xml:space="preserve"> Tan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15202" w:rsidRPr="000F2571">
        <w:rPr>
          <w:rFonts w:ascii="Book Antiqua" w:hAnsi="Book Antiqua" w:cs="Times New Roman"/>
          <w:sz w:val="24"/>
          <w:szCs w:val="24"/>
        </w:rPr>
        <w:t>(</w:t>
      </w:r>
      <w:r w:rsidR="00575C1B" w:rsidRPr="000F2571">
        <w:rPr>
          <w:rFonts w:ascii="Book Antiqua" w:hAnsi="Book Antiqua" w:cs="Times New Roman"/>
          <w:sz w:val="24"/>
          <w:szCs w:val="24"/>
        </w:rPr>
        <w:t>0000-0002-4292-5947</w:t>
      </w:r>
      <w:r w:rsidR="00515202" w:rsidRPr="000F2571">
        <w:rPr>
          <w:rFonts w:ascii="Book Antiqua" w:hAnsi="Book Antiqua" w:cs="Times New Roman"/>
          <w:sz w:val="24"/>
          <w:szCs w:val="24"/>
        </w:rPr>
        <w:t>)</w:t>
      </w:r>
      <w:r w:rsidRPr="000F2571">
        <w:rPr>
          <w:rFonts w:ascii="Book Antiqua" w:hAnsi="Book Antiqua" w:cs="Times New Roman"/>
          <w:sz w:val="24"/>
          <w:szCs w:val="24"/>
        </w:rPr>
        <w:t>.</w:t>
      </w:r>
    </w:p>
    <w:p w14:paraId="5A9FF330" w14:textId="77777777" w:rsidR="00515202" w:rsidRPr="000F2571" w:rsidRDefault="00515202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5416FCC" w14:textId="03728E93" w:rsidR="000E6814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Author contributions:</w:t>
      </w:r>
      <w:r w:rsidR="00515202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3" w:name="_Hlk530405435"/>
      <w:r w:rsidR="00515202" w:rsidRPr="000F2571">
        <w:rPr>
          <w:rFonts w:ascii="Book Antiqua" w:hAnsi="Book Antiqua" w:cs="Times New Roman"/>
          <w:sz w:val="24"/>
          <w:szCs w:val="24"/>
        </w:rPr>
        <w:t>Huang</w:t>
      </w:r>
      <w:r w:rsidRPr="000F2571">
        <w:rPr>
          <w:rFonts w:ascii="Book Antiqua" w:hAnsi="Book Antiqua" w:cs="Times New Roman"/>
          <w:sz w:val="24"/>
          <w:szCs w:val="24"/>
        </w:rPr>
        <w:t xml:space="preserve"> LT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14" w:name="_Hlk530227136"/>
      <w:r w:rsidR="00561E44" w:rsidRPr="000F2571">
        <w:rPr>
          <w:rFonts w:ascii="Book Antiqua" w:hAnsi="Book Antiqua" w:cs="Times New Roman"/>
          <w:sz w:val="24"/>
          <w:szCs w:val="24"/>
        </w:rPr>
        <w:t xml:space="preserve">study inception, </w:t>
      </w:r>
      <w:r w:rsidR="00515202" w:rsidRPr="000F2571">
        <w:rPr>
          <w:rFonts w:ascii="Book Antiqua" w:hAnsi="Book Antiqua" w:cs="Times New Roman"/>
          <w:sz w:val="24"/>
          <w:szCs w:val="24"/>
        </w:rPr>
        <w:t>acquisition of data, analysis and interpretation data</w:t>
      </w:r>
      <w:bookmarkEnd w:id="14"/>
      <w:r w:rsidR="00515202" w:rsidRPr="000F2571">
        <w:rPr>
          <w:rFonts w:ascii="Book Antiqua" w:hAnsi="Book Antiqua" w:cs="Times New Roman"/>
          <w:sz w:val="24"/>
          <w:szCs w:val="24"/>
        </w:rPr>
        <w:t xml:space="preserve">, drafting the article, final approve; </w:t>
      </w:r>
      <w:r w:rsidR="00583652" w:rsidRPr="000F2571">
        <w:rPr>
          <w:rFonts w:ascii="Book Antiqua" w:hAnsi="Book Antiqua" w:cs="Times New Roman"/>
          <w:sz w:val="24"/>
          <w:szCs w:val="24"/>
        </w:rPr>
        <w:t>Wu</w:t>
      </w:r>
      <w:r w:rsidRPr="000F2571">
        <w:rPr>
          <w:rFonts w:ascii="Book Antiqua" w:hAnsi="Book Antiqua" w:cs="Times New Roman"/>
          <w:sz w:val="24"/>
          <w:szCs w:val="24"/>
        </w:rPr>
        <w:t xml:space="preserve"> SL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15" w:name="_Hlk530227354"/>
      <w:r w:rsidR="00583652" w:rsidRPr="000F2571">
        <w:rPr>
          <w:rFonts w:ascii="Book Antiqua" w:hAnsi="Book Antiqua" w:cs="Times New Roman"/>
          <w:sz w:val="24"/>
          <w:szCs w:val="24"/>
        </w:rPr>
        <w:t>acquisition of data, analysis and</w:t>
      </w:r>
      <w:bookmarkStart w:id="16" w:name="_Hlk530227265"/>
      <w:r w:rsidR="00583652" w:rsidRPr="000F2571">
        <w:rPr>
          <w:rFonts w:ascii="Book Antiqua" w:hAnsi="Book Antiqua" w:cs="Times New Roman"/>
          <w:sz w:val="24"/>
          <w:szCs w:val="24"/>
        </w:rPr>
        <w:t xml:space="preserve"> interpretation data, revision the article, final approve</w:t>
      </w:r>
      <w:bookmarkEnd w:id="15"/>
      <w:bookmarkEnd w:id="16"/>
      <w:r w:rsidR="00583652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8B6BEE" w:rsidRPr="000F2571">
        <w:rPr>
          <w:rFonts w:ascii="Book Antiqua" w:hAnsi="Book Antiqua" w:cs="Times New Roman"/>
          <w:sz w:val="24"/>
          <w:szCs w:val="24"/>
        </w:rPr>
        <w:t>Xin</w:t>
      </w:r>
      <w:r w:rsidRPr="000F2571">
        <w:rPr>
          <w:rFonts w:ascii="Book Antiqua" w:hAnsi="Book Antiqua" w:cs="Times New Roman"/>
          <w:sz w:val="24"/>
          <w:szCs w:val="24"/>
        </w:rPr>
        <w:t xml:space="preserve"> L</w:t>
      </w:r>
      <w:r w:rsidR="008B6BEE" w:rsidRPr="000F2571">
        <w:rPr>
          <w:rFonts w:ascii="Book Antiqua" w:hAnsi="Book Antiqua" w:cs="Times New Roman"/>
          <w:sz w:val="24"/>
          <w:szCs w:val="24"/>
        </w:rPr>
        <w:t xml:space="preserve"> acquisition of data, analysis and interpretation data, revision the article, final approve; </w:t>
      </w:r>
      <w:r w:rsidR="00583652" w:rsidRPr="000F2571">
        <w:rPr>
          <w:rFonts w:ascii="Book Antiqua" w:hAnsi="Book Antiqua" w:cs="Times New Roman"/>
          <w:sz w:val="24"/>
          <w:szCs w:val="24"/>
        </w:rPr>
        <w:t>Ma</w:t>
      </w:r>
      <w:r w:rsidRPr="000F2571">
        <w:rPr>
          <w:rFonts w:ascii="Book Antiqua" w:hAnsi="Book Antiqua" w:cs="Times New Roman"/>
          <w:sz w:val="24"/>
          <w:szCs w:val="24"/>
        </w:rPr>
        <w:t xml:space="preserve"> SJ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 interpretation data, revision the article, final approve</w:t>
      </w:r>
      <w:bookmarkEnd w:id="13"/>
      <w:r w:rsidR="00583652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515202" w:rsidRPr="000F2571">
        <w:rPr>
          <w:rFonts w:ascii="Book Antiqua" w:hAnsi="Book Antiqua" w:cs="Times New Roman"/>
          <w:sz w:val="24"/>
          <w:szCs w:val="24"/>
        </w:rPr>
        <w:t>Tan</w:t>
      </w:r>
      <w:r w:rsidRPr="000F2571">
        <w:rPr>
          <w:rFonts w:ascii="Book Antiqua" w:hAnsi="Book Antiqua" w:cs="Times New Roman"/>
          <w:sz w:val="24"/>
          <w:szCs w:val="24"/>
        </w:rPr>
        <w:t xml:space="preserve"> HZ</w:t>
      </w:r>
      <w:r w:rsidR="00950211" w:rsidRPr="000F2571">
        <w:rPr>
          <w:rFonts w:ascii="Book Antiqua" w:hAnsi="Book Antiqua" w:cs="Times New Roman"/>
          <w:sz w:val="24"/>
          <w:szCs w:val="24"/>
        </w:rPr>
        <w:t xml:space="preserve"> conception and design of the study, critical revision, final approve.</w:t>
      </w:r>
    </w:p>
    <w:p w14:paraId="7A6ACC82" w14:textId="77777777" w:rsidR="00950211" w:rsidRPr="000F2571" w:rsidRDefault="00950211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E348A8A" w14:textId="44FABBA9" w:rsidR="00950211" w:rsidRPr="000F2571" w:rsidRDefault="00950211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 xml:space="preserve">Supported by </w:t>
      </w:r>
      <w:bookmarkStart w:id="17" w:name="OLE_LINK39"/>
      <w:bookmarkStart w:id="18" w:name="OLE_LINK40"/>
      <w:bookmarkStart w:id="19" w:name="OLE_LINK31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National Nature Science Foundation of China</w:t>
      </w:r>
      <w:bookmarkEnd w:id="17"/>
      <w:bookmarkEnd w:id="18"/>
      <w:bookmarkEnd w:id="19"/>
      <w:r w:rsidR="001D47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, No.</w:t>
      </w:r>
      <w:bookmarkStart w:id="20" w:name="OLE_LINK44"/>
      <w:r w:rsidR="004A7239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21612" w:rsidRPr="000F2571">
        <w:rPr>
          <w:rFonts w:ascii="Book Antiqua" w:hAnsi="Book Antiqua" w:cs="Times New Roman"/>
          <w:color w:val="000000" w:themeColor="text1"/>
          <w:sz w:val="24"/>
          <w:szCs w:val="24"/>
        </w:rPr>
        <w:t>81773535</w:t>
      </w:r>
      <w:bookmarkEnd w:id="20"/>
      <w:r w:rsidR="00E6478B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0B3BEF3" w14:textId="77777777" w:rsidR="00950211" w:rsidRPr="000F2571" w:rsidRDefault="00950211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AB162FE" w14:textId="387BC2A9" w:rsidR="00950211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 w:cs="TimesNewRomanPS-BoldItalicMT"/>
          <w:b/>
          <w:bCs/>
          <w:iCs/>
          <w:sz w:val="24"/>
          <w:szCs w:val="24"/>
        </w:rPr>
        <w:t>statement:</w:t>
      </w:r>
      <w:r w:rsidR="00950211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50211" w:rsidRPr="000F2571">
        <w:rPr>
          <w:rFonts w:ascii="Book Antiqua" w:hAnsi="Book Antiqua" w:cs="Times New Roman"/>
          <w:sz w:val="24"/>
          <w:szCs w:val="24"/>
        </w:rPr>
        <w:t>The author</w:t>
      </w:r>
      <w:r w:rsidR="00656EAC" w:rsidRPr="000F2571">
        <w:rPr>
          <w:rFonts w:ascii="Book Antiqua" w:hAnsi="Book Antiqua" w:cs="Times New Roman"/>
          <w:sz w:val="24"/>
          <w:szCs w:val="24"/>
        </w:rPr>
        <w:t>s</w:t>
      </w:r>
      <w:r w:rsidR="00950211" w:rsidRPr="000F2571">
        <w:rPr>
          <w:rFonts w:ascii="Book Antiqua" w:hAnsi="Book Antiqua" w:cs="Times New Roman"/>
          <w:sz w:val="24"/>
          <w:szCs w:val="24"/>
        </w:rPr>
        <w:t xml:space="preserve"> deny any conflict of interest.</w:t>
      </w:r>
    </w:p>
    <w:p w14:paraId="422F87B6" w14:textId="77777777" w:rsidR="00950211" w:rsidRPr="000F2571" w:rsidRDefault="00950211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4761800" w14:textId="2FB4443D" w:rsidR="00950211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PRISMA Checklist:</w:t>
      </w:r>
      <w:r w:rsidR="00950211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5787A" w:rsidRPr="000F2571">
        <w:rPr>
          <w:rFonts w:ascii="Book Antiqua" w:hAnsi="Book Antiqua" w:cs="Times New Roman"/>
          <w:sz w:val="24"/>
          <w:szCs w:val="24"/>
        </w:rPr>
        <w:t xml:space="preserve">The authors have read the PRISMA 2009 </w:t>
      </w:r>
      <w:r w:rsidR="00010628" w:rsidRPr="000F2571">
        <w:rPr>
          <w:rFonts w:ascii="Book Antiqua" w:hAnsi="Book Antiqua" w:cs="Times New Roman"/>
          <w:sz w:val="24"/>
          <w:szCs w:val="24"/>
        </w:rPr>
        <w:t>C</w:t>
      </w:r>
      <w:r w:rsidR="0075787A" w:rsidRPr="000F2571">
        <w:rPr>
          <w:rFonts w:ascii="Book Antiqua" w:hAnsi="Book Antiqua" w:cs="Times New Roman"/>
          <w:sz w:val="24"/>
          <w:szCs w:val="24"/>
        </w:rPr>
        <w:t>hecklist</w:t>
      </w:r>
      <w:r w:rsidR="00010628" w:rsidRPr="000F2571">
        <w:rPr>
          <w:rFonts w:ascii="Book Antiqua" w:hAnsi="Book Antiqua" w:cs="Times New Roman"/>
          <w:sz w:val="24"/>
          <w:szCs w:val="24"/>
        </w:rPr>
        <w:t>, and the manuscript was prepared and revised according to the PRISMA Checklist.</w:t>
      </w:r>
    </w:p>
    <w:p w14:paraId="31838B65" w14:textId="77777777" w:rsidR="00010628" w:rsidRPr="000F2571" w:rsidRDefault="00010628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1DE0EA" w14:textId="77777777" w:rsidR="00E6478B" w:rsidRPr="000F2571" w:rsidRDefault="00E6478B" w:rsidP="000F2571">
      <w:pPr>
        <w:spacing w:line="360" w:lineRule="auto"/>
        <w:rPr>
          <w:rFonts w:ascii="Book Antiqua" w:eastAsia="SimSun" w:hAnsi="Book Antiqua" w:cs="Times New Roman"/>
          <w:b/>
          <w:color w:val="000000"/>
          <w:sz w:val="24"/>
          <w:szCs w:val="24"/>
        </w:rPr>
      </w:pPr>
      <w:bookmarkStart w:id="21" w:name="OLE_LINK1840"/>
      <w:bookmarkStart w:id="22" w:name="OLE_LINK1839"/>
      <w:bookmarkStart w:id="23" w:name="OLE_LINK1024"/>
      <w:bookmarkStart w:id="24" w:name="OLE_LINK1025"/>
      <w:bookmarkStart w:id="25" w:name="OLE_LINK570"/>
      <w:bookmarkStart w:id="26" w:name="OLE_LINK1096"/>
      <w:bookmarkStart w:id="27" w:name="OLE_LINK1097"/>
      <w:bookmarkStart w:id="28" w:name="OLE_LINK1098"/>
      <w:bookmarkStart w:id="29" w:name="OLE_LINK985"/>
      <w:bookmarkStart w:id="30" w:name="OLE_LINK986"/>
      <w:bookmarkStart w:id="31" w:name="OLE_LINK1122"/>
      <w:bookmarkStart w:id="32" w:name="OLE_LINK649"/>
      <w:bookmarkStart w:id="33" w:name="OLE_LINK650"/>
      <w:bookmarkStart w:id="34" w:name="OLE_LINK1706"/>
      <w:bookmarkStart w:id="35" w:name="OLE_LINK1707"/>
      <w:bookmarkStart w:id="36" w:name="OLE_LINK1756"/>
      <w:bookmarkStart w:id="37" w:name="OLE_LINK564"/>
      <w:bookmarkStart w:id="38" w:name="OLE_LINK155"/>
      <w:bookmarkStart w:id="39" w:name="OLE_LINK183"/>
      <w:bookmarkStart w:id="40" w:name="OLE_LINK441"/>
      <w:bookmarkStart w:id="41" w:name="OLE_LINK142"/>
      <w:bookmarkStart w:id="42" w:name="OLE_LINK376"/>
      <w:bookmarkStart w:id="43" w:name="OLE_LINK687"/>
      <w:bookmarkStart w:id="44" w:name="OLE_LINK716"/>
      <w:bookmarkStart w:id="45" w:name="OLE_LINK731"/>
      <w:bookmarkStart w:id="46" w:name="OLE_LINK809"/>
      <w:bookmarkStart w:id="47" w:name="OLE_LINK812"/>
      <w:bookmarkStart w:id="48" w:name="OLE_LINK916"/>
      <w:bookmarkStart w:id="49" w:name="OLE_LINK917"/>
      <w:bookmarkStart w:id="50" w:name="OLE_LINK1013"/>
      <w:bookmarkStart w:id="51" w:name="OLE_LINK1015"/>
      <w:bookmarkStart w:id="52" w:name="OLE_LINK1016"/>
      <w:bookmarkStart w:id="53" w:name="OLE_LINK1546"/>
      <w:bookmarkStart w:id="54" w:name="OLE_LINK1547"/>
      <w:bookmarkStart w:id="55" w:name="OLE_LINK1596"/>
      <w:bookmarkStart w:id="56" w:name="OLE_LINK1749"/>
      <w:bookmarkStart w:id="57" w:name="OLE_LINK1750"/>
      <w:bookmarkStart w:id="58" w:name="OLE_LINK1751"/>
      <w:bookmarkStart w:id="59" w:name="OLE_LINK1923"/>
      <w:bookmarkStart w:id="60" w:name="OLE_LINK1924"/>
      <w:bookmarkStart w:id="61" w:name="OLE_LINK1933"/>
      <w:bookmarkStart w:id="62" w:name="OLE_LINK1934"/>
      <w:bookmarkStart w:id="63" w:name="OLE_LINK1935"/>
      <w:bookmarkStart w:id="64" w:name="OLE_LINK1996"/>
      <w:bookmarkStart w:id="65" w:name="OLE_LINK1896"/>
      <w:bookmarkStart w:id="66" w:name="OLE_LINK1900"/>
      <w:bookmarkStart w:id="67" w:name="OLE_LINK2088"/>
      <w:bookmarkStart w:id="68" w:name="_Hlk530314660"/>
      <w:r w:rsidRPr="000F2571">
        <w:rPr>
          <w:rFonts w:ascii="Book Antiqua" w:eastAsia="SimSun" w:hAnsi="Book Antiqua" w:cs="Times New Roman"/>
          <w:b/>
          <w:color w:val="000000"/>
          <w:sz w:val="24"/>
          <w:szCs w:val="24"/>
        </w:rPr>
        <w:t>Open-Access:</w:t>
      </w:r>
      <w:bookmarkEnd w:id="21"/>
      <w:bookmarkEnd w:id="22"/>
      <w:r w:rsidRPr="000F2571">
        <w:rPr>
          <w:rFonts w:ascii="Book Antiqua" w:eastAsia="SimSun" w:hAnsi="Book Antiqua" w:cs="Times New Roman"/>
          <w:b/>
          <w:color w:val="000000"/>
          <w:sz w:val="24"/>
          <w:szCs w:val="24"/>
        </w:rPr>
        <w:t xml:space="preserve"> </w:t>
      </w:r>
      <w:bookmarkStart w:id="69" w:name="OLE_LINK1365"/>
      <w:bookmarkStart w:id="70" w:name="OLE_LINK907"/>
      <w:bookmarkStart w:id="71" w:name="OLE_LINK760"/>
      <w:r w:rsidRPr="000F2571">
        <w:rPr>
          <w:rFonts w:ascii="Book Antiqua" w:eastAsia="SimSun" w:hAnsi="Book Antiqua" w:cs="Times New Roman"/>
          <w:color w:val="000000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69"/>
      <w:bookmarkEnd w:id="70"/>
      <w:bookmarkEnd w:id="71"/>
    </w:p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p w14:paraId="744A6E23" w14:textId="77777777" w:rsidR="00E6478B" w:rsidRPr="000F2571" w:rsidRDefault="00E6478B" w:rsidP="000F2571">
      <w:pPr>
        <w:spacing w:line="360" w:lineRule="auto"/>
        <w:rPr>
          <w:rFonts w:ascii="Book Antiqua" w:eastAsia="SimSun" w:hAnsi="Book Antiqua" w:cs="Arial Unicode MS"/>
          <w:color w:val="000000"/>
          <w:sz w:val="24"/>
          <w:szCs w:val="24"/>
        </w:rPr>
      </w:pPr>
    </w:p>
    <w:p w14:paraId="66701B97" w14:textId="60DEB1E5" w:rsidR="00E6478B" w:rsidRPr="000F2571" w:rsidRDefault="00E6478B" w:rsidP="000F2571">
      <w:pPr>
        <w:autoSpaceDE w:val="0"/>
        <w:autoSpaceDN w:val="0"/>
        <w:adjustRightInd w:val="0"/>
        <w:spacing w:line="360" w:lineRule="auto"/>
        <w:rPr>
          <w:rFonts w:ascii="Book Antiqua" w:eastAsia="SimSun" w:hAnsi="Book Antiqua" w:cs="Arial Unicode MS"/>
          <w:color w:val="000000"/>
          <w:sz w:val="24"/>
          <w:szCs w:val="24"/>
        </w:rPr>
      </w:pPr>
      <w:bookmarkStart w:id="72" w:name="OLE_LINK759"/>
      <w:bookmarkStart w:id="73" w:name="OLE_LINK709"/>
      <w:bookmarkStart w:id="74" w:name="OLE_LINK1123"/>
      <w:bookmarkStart w:id="75" w:name="OLE_LINK928"/>
      <w:bookmarkStart w:id="76" w:name="OLE_LINK927"/>
      <w:bookmarkStart w:id="77" w:name="OLE_LINK776"/>
      <w:bookmarkStart w:id="78" w:name="OLE_LINK571"/>
      <w:bookmarkStart w:id="79" w:name="OLE_LINK1029"/>
      <w:bookmarkStart w:id="80" w:name="OLE_LINK919"/>
      <w:bookmarkStart w:id="81" w:name="OLE_LINK918"/>
      <w:r w:rsidRPr="000F2571">
        <w:rPr>
          <w:rFonts w:ascii="Book Antiqua" w:eastAsia="SimSun" w:hAnsi="Book Antiqua" w:cs="Arial Unicode MS"/>
          <w:b/>
          <w:color w:val="000000"/>
          <w:sz w:val="24"/>
          <w:szCs w:val="24"/>
        </w:rPr>
        <w:t>Manuscript source:</w:t>
      </w:r>
      <w:r w:rsidRPr="000F2571">
        <w:rPr>
          <w:rFonts w:ascii="Book Antiqua" w:eastAsia="SimSun" w:hAnsi="Book Antiqua" w:cs="Arial Unicode MS"/>
          <w:color w:val="000000"/>
          <w:sz w:val="24"/>
          <w:szCs w:val="24"/>
        </w:rPr>
        <w:t xml:space="preserve"> </w:t>
      </w:r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r w:rsidRPr="000F2571">
        <w:rPr>
          <w:rFonts w:ascii="Book Antiqua" w:eastAsia="SimSun" w:hAnsi="Book Antiqua" w:cs="Arial Unicode MS"/>
          <w:color w:val="000000"/>
          <w:sz w:val="24"/>
          <w:szCs w:val="24"/>
        </w:rPr>
        <w:t>Unsolicited manuscript</w:t>
      </w:r>
    </w:p>
    <w:p w14:paraId="75DF58D4" w14:textId="77777777" w:rsidR="00E6478B" w:rsidRPr="00D22007" w:rsidRDefault="00E6478B" w:rsidP="000F2571">
      <w:pPr>
        <w:spacing w:line="360" w:lineRule="auto"/>
        <w:rPr>
          <w:rFonts w:ascii="Book Antiqua" w:hAnsi="Book Antiqua" w:cs="Book Antiqua"/>
          <w:color w:val="000000"/>
          <w:kern w:val="0"/>
          <w:sz w:val="24"/>
          <w:szCs w:val="24"/>
        </w:rPr>
      </w:pPr>
    </w:p>
    <w:p w14:paraId="1E8781E7" w14:textId="0904C0C6" w:rsidR="00010628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82" w:name="OLE_LINK948"/>
      <w:bookmarkStart w:id="83" w:name="OLE_LINK949"/>
      <w:bookmarkStart w:id="84" w:name="OLE_LINK950"/>
      <w:bookmarkStart w:id="85" w:name="OLE_LINK951"/>
      <w:bookmarkStart w:id="86" w:name="OLE_LINK1018"/>
      <w:bookmarkStart w:id="87" w:name="OLE_LINK1019"/>
      <w:bookmarkStart w:id="88" w:name="OLE_LINK1020"/>
      <w:bookmarkStart w:id="89" w:name="OLE_LINK1031"/>
      <w:bookmarkStart w:id="90" w:name="OLE_LINK1263"/>
      <w:bookmarkStart w:id="91" w:name="OLE_LINK1267"/>
      <w:bookmarkStart w:id="92" w:name="OLE_LINK1268"/>
      <w:bookmarkStart w:id="93" w:name="OLE_LINK1269"/>
      <w:bookmarkStart w:id="94" w:name="OLE_LINK1270"/>
      <w:bookmarkStart w:id="95" w:name="OLE_LINK1271"/>
      <w:bookmarkStart w:id="96" w:name="OLE_LINK1752"/>
      <w:bookmarkStart w:id="97" w:name="OLE_LINK1997"/>
      <w:r w:rsidRPr="000F2571">
        <w:rPr>
          <w:rFonts w:ascii="Book Antiqua" w:hAnsi="Book Antiqua"/>
          <w:b/>
          <w:color w:val="000000"/>
          <w:sz w:val="24"/>
          <w:szCs w:val="24"/>
          <w:lang w:val="pt-BR"/>
        </w:rPr>
        <w:t>Correspond</w:t>
      </w:r>
      <w:bookmarkEnd w:id="82"/>
      <w:bookmarkEnd w:id="83"/>
      <w:bookmarkEnd w:id="84"/>
      <w:bookmarkEnd w:id="85"/>
      <w:r w:rsidRPr="000F2571">
        <w:rPr>
          <w:rFonts w:ascii="Book Antiqua" w:hAnsi="Book Antiqua"/>
          <w:b/>
          <w:color w:val="000000"/>
          <w:sz w:val="24"/>
          <w:szCs w:val="24"/>
          <w:lang w:val="pt-BR"/>
        </w:rPr>
        <w:t>ing author:</w:t>
      </w:r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r w:rsidRPr="000F2571">
        <w:rPr>
          <w:rFonts w:ascii="Book Antiqua" w:eastAsia="SimSun" w:hAnsi="Book Antiqua"/>
          <w:b/>
          <w:color w:val="000000"/>
          <w:sz w:val="24"/>
          <w:szCs w:val="24"/>
          <w:lang w:val="pt-BR"/>
        </w:rPr>
        <w:t xml:space="preserve"> </w:t>
      </w:r>
      <w:r w:rsidR="00010628" w:rsidRPr="000F2571">
        <w:rPr>
          <w:rFonts w:ascii="Book Antiqua" w:hAnsi="Book Antiqua" w:cs="Times New Roman"/>
          <w:b/>
          <w:sz w:val="24"/>
          <w:szCs w:val="24"/>
        </w:rPr>
        <w:t>Hong-</w:t>
      </w:r>
      <w:proofErr w:type="spellStart"/>
      <w:r w:rsidR="00C66CB8" w:rsidRPr="000F2571">
        <w:rPr>
          <w:rFonts w:ascii="Book Antiqua" w:hAnsi="Book Antiqua" w:cs="Times New Roman"/>
          <w:b/>
          <w:sz w:val="24"/>
          <w:szCs w:val="24"/>
        </w:rPr>
        <w:t>Z</w:t>
      </w:r>
      <w:r w:rsidR="00010628" w:rsidRPr="000F2571">
        <w:rPr>
          <w:rFonts w:ascii="Book Antiqua" w:hAnsi="Book Antiqua" w:cs="Times New Roman"/>
          <w:b/>
          <w:sz w:val="24"/>
          <w:szCs w:val="24"/>
        </w:rPr>
        <w:t>huan</w:t>
      </w:r>
      <w:proofErr w:type="spellEnd"/>
      <w:r w:rsidR="00010628" w:rsidRPr="000F2571">
        <w:rPr>
          <w:rFonts w:ascii="Book Antiqua" w:hAnsi="Book Antiqua" w:cs="Times New Roman"/>
          <w:b/>
          <w:sz w:val="24"/>
          <w:szCs w:val="24"/>
        </w:rPr>
        <w:t xml:space="preserve"> Tan, MD, </w:t>
      </w:r>
      <w:r w:rsidR="00D22007" w:rsidRPr="000F2571">
        <w:rPr>
          <w:rFonts w:ascii="Book Antiqua" w:hAnsi="Book Antiqua" w:cs="Times New Roman"/>
          <w:b/>
          <w:sz w:val="24"/>
          <w:szCs w:val="24"/>
        </w:rPr>
        <w:t>PhD</w:t>
      </w:r>
      <w:r w:rsidR="00010628" w:rsidRPr="000F2571">
        <w:rPr>
          <w:rFonts w:ascii="Book Antiqua" w:hAnsi="Book Antiqua" w:cs="Times New Roman"/>
          <w:b/>
          <w:sz w:val="24"/>
          <w:szCs w:val="24"/>
        </w:rPr>
        <w:t>, Professor,</w:t>
      </w:r>
      <w:r w:rsidR="00010628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98" w:name="_Hlk530172022"/>
      <w:bookmarkStart w:id="99" w:name="OLE_LINK30"/>
      <w:proofErr w:type="spellStart"/>
      <w:r w:rsidR="00010628" w:rsidRPr="000F2571">
        <w:rPr>
          <w:rFonts w:ascii="Book Antiqua" w:hAnsi="Book Antiqua" w:cs="Times New Roman"/>
          <w:sz w:val="24"/>
          <w:szCs w:val="24"/>
        </w:rPr>
        <w:t>Xiangya</w:t>
      </w:r>
      <w:proofErr w:type="spellEnd"/>
      <w:r w:rsidR="00010628" w:rsidRPr="000F2571">
        <w:rPr>
          <w:rFonts w:ascii="Book Antiqua" w:hAnsi="Book Antiqua" w:cs="Times New Roman"/>
          <w:sz w:val="24"/>
          <w:szCs w:val="24"/>
        </w:rPr>
        <w:t xml:space="preserve"> School of Public Health, Central South University</w:t>
      </w:r>
      <w:bookmarkEnd w:id="98"/>
      <w:bookmarkEnd w:id="99"/>
      <w:r w:rsidR="00010628" w:rsidRPr="000F2571">
        <w:rPr>
          <w:rFonts w:ascii="Book Antiqua" w:hAnsi="Book Antiqua" w:cs="Times New Roman"/>
          <w:sz w:val="24"/>
          <w:szCs w:val="24"/>
        </w:rPr>
        <w:t>, Changsha 410008,</w:t>
      </w:r>
      <w:r w:rsidRPr="000F2571">
        <w:rPr>
          <w:rFonts w:ascii="Book Antiqua" w:hAnsi="Book Antiqua" w:cs="Times New Roman"/>
          <w:sz w:val="24"/>
          <w:szCs w:val="24"/>
        </w:rPr>
        <w:t xml:space="preserve"> Hunan Province,</w:t>
      </w:r>
      <w:r w:rsidR="00010628" w:rsidRPr="000F2571">
        <w:rPr>
          <w:rFonts w:ascii="Book Antiqua" w:hAnsi="Book Antiqua" w:cs="Times New Roman"/>
          <w:sz w:val="24"/>
          <w:szCs w:val="24"/>
        </w:rPr>
        <w:t xml:space="preserve"> China. </w:t>
      </w:r>
      <w:hyperlink r:id="rId7" w:history="1">
        <w:r w:rsidR="00CE420B" w:rsidRPr="000F2571">
          <w:rPr>
            <w:rStyle w:val="Hyperlink"/>
            <w:rFonts w:ascii="Book Antiqua" w:hAnsi="Book Antiqua" w:cs="Times New Roman"/>
            <w:sz w:val="24"/>
            <w:szCs w:val="24"/>
          </w:rPr>
          <w:t>tanhz99@qq.com</w:t>
        </w:r>
      </w:hyperlink>
    </w:p>
    <w:p w14:paraId="4F8F3716" w14:textId="4EC9FD7A" w:rsidR="00010628" w:rsidRPr="000F2571" w:rsidRDefault="00010628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Telephone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E6478B" w:rsidRPr="000F2571">
        <w:rPr>
          <w:rFonts w:ascii="Book Antiqua" w:hAnsi="Book Antiqua" w:cs="Times New Roman"/>
          <w:sz w:val="24"/>
          <w:szCs w:val="24"/>
        </w:rPr>
        <w:t>+</w:t>
      </w:r>
      <w:r w:rsidRPr="000F2571">
        <w:rPr>
          <w:rFonts w:ascii="Book Antiqua" w:hAnsi="Book Antiqua" w:cs="Times New Roman"/>
          <w:sz w:val="24"/>
          <w:szCs w:val="24"/>
        </w:rPr>
        <w:t>86-731-88858435</w:t>
      </w:r>
    </w:p>
    <w:p w14:paraId="44411B5D" w14:textId="259D4F75" w:rsidR="00010628" w:rsidRPr="000F2571" w:rsidRDefault="00010628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ax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E6478B" w:rsidRPr="000F2571">
        <w:rPr>
          <w:rFonts w:ascii="Book Antiqua" w:hAnsi="Book Antiqua" w:cs="Times New Roman"/>
          <w:sz w:val="24"/>
          <w:szCs w:val="24"/>
        </w:rPr>
        <w:t>+</w:t>
      </w:r>
      <w:r w:rsidRPr="000F2571">
        <w:rPr>
          <w:rFonts w:ascii="Book Antiqua" w:hAnsi="Book Antiqua" w:cs="Times New Roman"/>
          <w:sz w:val="24"/>
          <w:szCs w:val="24"/>
        </w:rPr>
        <w:t>86-731-84805454</w:t>
      </w:r>
      <w:bookmarkEnd w:id="68"/>
    </w:p>
    <w:p w14:paraId="10C3867F" w14:textId="77777777" w:rsidR="00010628" w:rsidRPr="000F2571" w:rsidRDefault="00010628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6B6D8B4" w14:textId="65B86FAD" w:rsidR="00A85E6E" w:rsidRPr="000F2571" w:rsidRDefault="00A85E6E" w:rsidP="000F2571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bookmarkStart w:id="100" w:name="OLE_LINK1712"/>
      <w:bookmarkStart w:id="101" w:name="OLE_LINK775"/>
      <w:bookmarkStart w:id="102" w:name="OLE_LINK923"/>
      <w:bookmarkStart w:id="103" w:name="OLE_LINK924"/>
      <w:bookmarkStart w:id="104" w:name="OLE_LINK64"/>
      <w:bookmarkStart w:id="105" w:name="OLE_LINK67"/>
      <w:bookmarkStart w:id="106" w:name="OLE_LINK218"/>
      <w:bookmarkStart w:id="107" w:name="OLE_LINK245"/>
      <w:bookmarkStart w:id="108" w:name="OLE_LINK934"/>
      <w:bookmarkStart w:id="109" w:name="OLE_LINK1107"/>
      <w:bookmarkStart w:id="110" w:name="OLE_LINK1108"/>
      <w:bookmarkStart w:id="111" w:name="OLE_LINK1109"/>
      <w:bookmarkStart w:id="112" w:name="OLE_LINK989"/>
      <w:bookmarkStart w:id="113" w:name="OLE_LINK990"/>
      <w:bookmarkStart w:id="114" w:name="OLE_LINK1124"/>
      <w:bookmarkStart w:id="115" w:name="OLE_LINK1213"/>
      <w:bookmarkStart w:id="116" w:name="OLE_LINK971"/>
      <w:bookmarkStart w:id="117" w:name="OLE_LINK1014"/>
      <w:bookmarkStart w:id="118" w:name="OLE_LINK1153"/>
      <w:bookmarkStart w:id="119" w:name="OLE_LINK906"/>
      <w:bookmarkStart w:id="120" w:name="OLE_LINK1541"/>
      <w:bookmarkStart w:id="121" w:name="OLE_LINK1542"/>
      <w:bookmarkStart w:id="122" w:name="OLE_LINK1509"/>
      <w:bookmarkStart w:id="123" w:name="OLE_LINK1601"/>
      <w:bookmarkStart w:id="124" w:name="OLE_LINK1602"/>
      <w:bookmarkStart w:id="125" w:name="OLE_LINK1757"/>
      <w:bookmarkStart w:id="126" w:name="OLE_LINK1779"/>
      <w:bookmarkStart w:id="127" w:name="OLE_LINK580"/>
      <w:bookmarkStart w:id="128" w:name="OLE_LINK2000"/>
      <w:bookmarkStart w:id="129" w:name="OLE_LINK2001"/>
      <w:bookmarkStart w:id="130" w:name="OLE_LINK1730"/>
      <w:bookmarkStart w:id="131" w:name="OLE_LINK1959"/>
      <w:bookmarkStart w:id="132" w:name="OLE_LINK1960"/>
      <w:bookmarkStart w:id="133" w:name="OLE_LINK1961"/>
      <w:bookmarkStart w:id="134" w:name="OLE_LINK1965"/>
      <w:bookmarkStart w:id="135" w:name="OLE_LINK1966"/>
      <w:bookmarkStart w:id="136" w:name="OLE_LINK1973"/>
      <w:bookmarkStart w:id="137" w:name="OLE_LINK1974"/>
      <w:bookmarkStart w:id="138" w:name="OLE_LINK1978"/>
      <w:bookmarkStart w:id="139" w:name="OLE_LINK1979"/>
      <w:bookmarkStart w:id="140" w:name="OLE_LINK1885"/>
      <w:bookmarkStart w:id="141" w:name="OLE_LINK2089"/>
      <w:bookmarkStart w:id="142" w:name="OLE_LINK2150"/>
      <w:r w:rsidRPr="000F2571">
        <w:rPr>
          <w:rFonts w:ascii="Book Antiqua" w:eastAsia="SimSun" w:hAnsi="Book Antiqua" w:cs="Times New Roman"/>
          <w:b/>
          <w:sz w:val="24"/>
          <w:szCs w:val="24"/>
        </w:rPr>
        <w:t xml:space="preserve">Received: </w:t>
      </w:r>
      <w:bookmarkStart w:id="143" w:name="OLE_LINK2486"/>
      <w:bookmarkStart w:id="144" w:name="OLE_LINK2487"/>
      <w:r w:rsidRPr="000F2571">
        <w:rPr>
          <w:rFonts w:ascii="Book Antiqua" w:eastAsia="SimSun" w:hAnsi="Book Antiqua" w:cs="Times New Roman"/>
          <w:sz w:val="24"/>
          <w:szCs w:val="24"/>
        </w:rPr>
        <w:t>November 20, 2018</w:t>
      </w:r>
      <w:bookmarkEnd w:id="143"/>
      <w:bookmarkEnd w:id="144"/>
    </w:p>
    <w:p w14:paraId="4FA4343A" w14:textId="3755DE99" w:rsidR="00A85E6E" w:rsidRPr="000F2571" w:rsidRDefault="00A85E6E" w:rsidP="000F2571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r w:rsidRPr="000F2571">
        <w:rPr>
          <w:rFonts w:ascii="Book Antiqua" w:eastAsia="SimSun" w:hAnsi="Book Antiqua" w:cs="Times New Roman"/>
          <w:b/>
          <w:sz w:val="24"/>
          <w:szCs w:val="24"/>
        </w:rPr>
        <w:t xml:space="preserve">Peer-review started: </w:t>
      </w:r>
      <w:r w:rsidRPr="000F2571">
        <w:rPr>
          <w:rFonts w:ascii="Book Antiqua" w:eastAsia="SimSun" w:hAnsi="Book Antiqua" w:cs="Times New Roman"/>
          <w:sz w:val="24"/>
          <w:szCs w:val="24"/>
        </w:rPr>
        <w:t>November 21, 2018</w:t>
      </w:r>
    </w:p>
    <w:p w14:paraId="69746FCE" w14:textId="31AA1DCB" w:rsidR="00A85E6E" w:rsidRPr="000F2571" w:rsidRDefault="00A85E6E" w:rsidP="000F2571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r w:rsidRPr="000F2571">
        <w:rPr>
          <w:rFonts w:ascii="Book Antiqua" w:eastAsia="SimSun" w:hAnsi="Book Antiqua" w:cs="Times New Roman"/>
          <w:b/>
          <w:sz w:val="24"/>
          <w:szCs w:val="24"/>
        </w:rPr>
        <w:t xml:space="preserve">First decision: </w:t>
      </w:r>
      <w:bookmarkStart w:id="145" w:name="OLE_LINK2488"/>
      <w:bookmarkStart w:id="146" w:name="OLE_LINK2489"/>
      <w:r w:rsidRPr="000F2571">
        <w:rPr>
          <w:rFonts w:ascii="Book Antiqua" w:eastAsia="SimSun" w:hAnsi="Book Antiqua" w:cs="Times New Roman"/>
          <w:sz w:val="24"/>
          <w:szCs w:val="24"/>
        </w:rPr>
        <w:t>December 15, 2018</w:t>
      </w:r>
      <w:bookmarkEnd w:id="145"/>
      <w:bookmarkEnd w:id="146"/>
    </w:p>
    <w:p w14:paraId="32F230C4" w14:textId="254AF6A2" w:rsidR="00A85E6E" w:rsidRPr="000F2571" w:rsidRDefault="00A85E6E" w:rsidP="000F2571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r w:rsidRPr="000F2571">
        <w:rPr>
          <w:rFonts w:ascii="Book Antiqua" w:eastAsia="SimSun" w:hAnsi="Book Antiqua" w:cs="Times New Roman"/>
          <w:b/>
          <w:sz w:val="24"/>
          <w:szCs w:val="24"/>
        </w:rPr>
        <w:t xml:space="preserve">Revised: </w:t>
      </w:r>
      <w:r w:rsidRPr="000F2571">
        <w:rPr>
          <w:rFonts w:ascii="Book Antiqua" w:eastAsia="SimSun" w:hAnsi="Book Antiqua" w:cs="Times New Roman"/>
          <w:sz w:val="24"/>
          <w:szCs w:val="24"/>
        </w:rPr>
        <w:t>December 24, 2018</w:t>
      </w:r>
    </w:p>
    <w:p w14:paraId="10459D82" w14:textId="36665ED4" w:rsidR="00A85E6E" w:rsidRPr="000F2571" w:rsidRDefault="00A85E6E" w:rsidP="000F2571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r w:rsidRPr="000F2571">
        <w:rPr>
          <w:rFonts w:ascii="Book Antiqua" w:eastAsia="SimSun" w:hAnsi="Book Antiqua" w:cs="Times New Roman"/>
          <w:b/>
          <w:sz w:val="24"/>
          <w:szCs w:val="24"/>
        </w:rPr>
        <w:t>Accepted:</w:t>
      </w:r>
      <w:r w:rsidR="000B259B" w:rsidRPr="000B259B">
        <w:t xml:space="preserve"> </w:t>
      </w:r>
      <w:r w:rsidR="000B259B" w:rsidRPr="000B259B">
        <w:rPr>
          <w:rFonts w:ascii="Book Antiqua" w:eastAsia="SimSun" w:hAnsi="Book Antiqua" w:cs="Times New Roman"/>
          <w:sz w:val="24"/>
          <w:szCs w:val="24"/>
        </w:rPr>
        <w:t>January 3, 2019</w:t>
      </w:r>
      <w:r w:rsidRPr="000F2571">
        <w:rPr>
          <w:rFonts w:ascii="Book Antiqua" w:eastAsia="SimSun" w:hAnsi="Book Antiqua" w:cs="Times New Roman"/>
          <w:sz w:val="24"/>
          <w:szCs w:val="24"/>
        </w:rPr>
        <w:t xml:space="preserve"> </w:t>
      </w:r>
    </w:p>
    <w:p w14:paraId="59B83095" w14:textId="77777777" w:rsidR="00A85E6E" w:rsidRPr="000F2571" w:rsidRDefault="00A85E6E" w:rsidP="000F2571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</w:rPr>
      </w:pPr>
      <w:r w:rsidRPr="000F2571">
        <w:rPr>
          <w:rFonts w:ascii="Book Antiqua" w:eastAsia="SimSun" w:hAnsi="Book Antiqua" w:cs="Times New Roman"/>
          <w:b/>
          <w:sz w:val="24"/>
          <w:szCs w:val="24"/>
        </w:rPr>
        <w:t>Article in press:</w:t>
      </w:r>
    </w:p>
    <w:p w14:paraId="0A2CB25A" w14:textId="77777777" w:rsidR="00A85E6E" w:rsidRPr="000F2571" w:rsidRDefault="00A85E6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eastAsia="SimSun" w:hAnsi="Book Antiqua" w:cs="Times New Roman"/>
          <w:b/>
          <w:sz w:val="24"/>
          <w:szCs w:val="24"/>
        </w:rPr>
        <w:lastRenderedPageBreak/>
        <w:t>Published online</w:t>
      </w:r>
      <w:bookmarkEnd w:id="100"/>
      <w:r w:rsidRPr="000F2571">
        <w:rPr>
          <w:rFonts w:ascii="Book Antiqua" w:eastAsia="SimSun" w:hAnsi="Book Antiqua" w:cs="Times New Roman"/>
          <w:b/>
          <w:sz w:val="24"/>
          <w:szCs w:val="24"/>
        </w:rPr>
        <w:t>:</w:t>
      </w:r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</w:p>
    <w:bookmarkEnd w:id="0"/>
    <w:p w14:paraId="230587AD" w14:textId="77777777" w:rsidR="00A85E6E" w:rsidRPr="000F2571" w:rsidRDefault="00A85E6E" w:rsidP="000F2571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br w:type="page"/>
      </w:r>
    </w:p>
    <w:p w14:paraId="19888281" w14:textId="47E47912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47" w:name="_Hlk533817062"/>
      <w:r w:rsidRPr="000F2571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25035D04" w14:textId="77777777" w:rsidR="006668B9" w:rsidRPr="000F2571" w:rsidRDefault="00F13F90" w:rsidP="000F2571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B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14:paraId="0D14273E" w14:textId="6CF4FCFC" w:rsidR="00E218A4" w:rsidRPr="000F2571" w:rsidRDefault="00594F6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48" w:name="_Hlk530404241"/>
      <w:bookmarkStart w:id="149" w:name="OLE_LINK42"/>
      <w:r w:rsidRPr="000F2571">
        <w:rPr>
          <w:rFonts w:ascii="Book Antiqua" w:hAnsi="Book Antiqua" w:cs="Times New Roman"/>
          <w:sz w:val="24"/>
          <w:szCs w:val="24"/>
        </w:rPr>
        <w:t xml:space="preserve">Adiponectin (ADIPOQ) is an important factor involved in the regulation of both carbohydrate and lipid metabolism. Polymorphisms in the </w:t>
      </w:r>
      <w:r w:rsidR="004A7239" w:rsidRPr="000F2571">
        <w:rPr>
          <w:rFonts w:ascii="Book Antiqua" w:hAnsi="Book Antiqua" w:cs="Times New Roman"/>
          <w:sz w:val="24"/>
          <w:szCs w:val="24"/>
        </w:rPr>
        <w:t>ADIPOQ</w:t>
      </w:r>
      <w:r w:rsidRPr="000F2571">
        <w:rPr>
          <w:rFonts w:ascii="Book Antiqua" w:hAnsi="Book Antiqua" w:cs="Times New Roman"/>
          <w:sz w:val="24"/>
          <w:szCs w:val="24"/>
        </w:rPr>
        <w:t xml:space="preserve"> gene are known to 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influence </w:t>
      </w:r>
      <w:r w:rsidRPr="000F2571">
        <w:rPr>
          <w:rFonts w:ascii="Book Antiqua" w:hAnsi="Book Antiqua" w:cs="Times New Roman"/>
          <w:sz w:val="24"/>
          <w:szCs w:val="24"/>
        </w:rPr>
        <w:t>an individual’s predisposition to metabolic syndrome and type 2 diabetes. Moreover, women with gestational diabetes mellitus (GDM) are at an increased risk of developing type 2 diabetes. Several studies have been conducted previously to assess the association between ADIPOQ polymorphisms and GDM</w:t>
      </w:r>
      <w:r w:rsidRPr="000F2571">
        <w:rPr>
          <w:rFonts w:ascii="Book Antiqua" w:eastAsia="DengXian" w:hAnsi="Book Antiqua" w:cs="Times New Roman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however, the results of the association are inconclusive.</w:t>
      </w:r>
      <w:bookmarkStart w:id="150" w:name="_Hlk530145637"/>
      <w:bookmarkEnd w:id="148"/>
      <w:bookmarkEnd w:id="149"/>
    </w:p>
    <w:p w14:paraId="59321F42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bookmarkEnd w:id="150"/>
    <w:p w14:paraId="72E6077B" w14:textId="77777777" w:rsidR="006668B9" w:rsidRPr="000F2571" w:rsidRDefault="00594F6E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7DB9F816" w14:textId="77777777" w:rsidR="00594F6E" w:rsidRPr="000F2571" w:rsidRDefault="00594F6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51" w:name="_Hlk530404357"/>
      <w:r w:rsidRPr="000F2571">
        <w:rPr>
          <w:rFonts w:ascii="Book Antiqua" w:hAnsi="Book Antiqua" w:cs="Times New Roman"/>
          <w:sz w:val="24"/>
          <w:szCs w:val="24"/>
        </w:rPr>
        <w:t xml:space="preserve">To quantitatively </w:t>
      </w:r>
      <w:bookmarkStart w:id="152" w:name="OLE_LINK26"/>
      <w:bookmarkStart w:id="153" w:name="OLE_LINK27"/>
      <w:r w:rsidRPr="000F2571">
        <w:rPr>
          <w:rFonts w:ascii="Book Antiqua" w:hAnsi="Book Antiqua" w:cs="Times New Roman"/>
          <w:sz w:val="24"/>
          <w:szCs w:val="24"/>
        </w:rPr>
        <w:t xml:space="preserve">evaluate 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, and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</w:t>
      </w:r>
      <w:r w:rsidR="00F2182D" w:rsidRPr="000F2571">
        <w:rPr>
          <w:rFonts w:ascii="Book Antiqua" w:hAnsi="Book Antiqua" w:cs="Times New Roman"/>
          <w:sz w:val="24"/>
          <w:szCs w:val="24"/>
        </w:rPr>
        <w:t xml:space="preserve"> the risk of</w:t>
      </w:r>
      <w:r w:rsidRPr="000F2571">
        <w:rPr>
          <w:rFonts w:ascii="Book Antiqua" w:hAnsi="Book Antiqua" w:cs="Times New Roman"/>
          <w:sz w:val="24"/>
          <w:szCs w:val="24"/>
        </w:rPr>
        <w:t xml:space="preserve"> GDM</w:t>
      </w:r>
      <w:bookmarkEnd w:id="152"/>
      <w:bookmarkEnd w:id="153"/>
      <w:r w:rsidRPr="000F2571">
        <w:rPr>
          <w:rFonts w:ascii="Book Antiqua" w:hAnsi="Book Antiqua" w:cs="Times New Roman"/>
          <w:sz w:val="24"/>
          <w:szCs w:val="24"/>
        </w:rPr>
        <w:t>.</w:t>
      </w:r>
    </w:p>
    <w:bookmarkEnd w:id="151"/>
    <w:p w14:paraId="626F4E50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31C49AC" w14:textId="77777777" w:rsidR="006668B9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M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14:paraId="4F4339EE" w14:textId="137A5F7F" w:rsidR="00E218A4" w:rsidRPr="000F2571" w:rsidRDefault="0060520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A systematic search of EMBASE, </w:t>
      </w:r>
      <w:r w:rsidR="008871B2" w:rsidRPr="000F2571">
        <w:rPr>
          <w:rFonts w:ascii="Book Antiqua" w:hAnsi="Book Antiqua" w:cs="Times New Roman"/>
          <w:sz w:val="24"/>
          <w:szCs w:val="24"/>
        </w:rPr>
        <w:t xml:space="preserve">PubMed, CNKI, </w:t>
      </w:r>
      <w:r w:rsidR="00AA5DBB" w:rsidRPr="000F2571">
        <w:rPr>
          <w:rFonts w:ascii="Book Antiqua" w:hAnsi="Book Antiqua" w:cs="Times New Roman"/>
          <w:sz w:val="24"/>
          <w:szCs w:val="24"/>
        </w:rPr>
        <w:t>W</w:t>
      </w:r>
      <w:r w:rsidRPr="000F2571">
        <w:rPr>
          <w:rFonts w:ascii="Book Antiqua" w:hAnsi="Book Antiqua" w:cs="Times New Roman"/>
          <w:sz w:val="24"/>
          <w:szCs w:val="24"/>
        </w:rPr>
        <w:t xml:space="preserve">eb of </w:t>
      </w:r>
      <w:r w:rsidR="00AA5DBB" w:rsidRPr="000F2571">
        <w:rPr>
          <w:rFonts w:ascii="Book Antiqua" w:hAnsi="Book Antiqua" w:cs="Times New Roman"/>
          <w:sz w:val="24"/>
          <w:szCs w:val="24"/>
        </w:rPr>
        <w:t>S</w:t>
      </w:r>
      <w:r w:rsidRPr="000F2571">
        <w:rPr>
          <w:rFonts w:ascii="Book Antiqua" w:hAnsi="Book Antiqua" w:cs="Times New Roman"/>
          <w:sz w:val="24"/>
          <w:szCs w:val="24"/>
        </w:rPr>
        <w:t xml:space="preserve">cience, and WANFANG DATA was conducted </w:t>
      </w:r>
      <w:r w:rsidR="007F7679" w:rsidRPr="000F2571">
        <w:rPr>
          <w:rFonts w:ascii="Book Antiqua" w:hAnsi="Book Antiqua" w:cs="Times New Roman"/>
          <w:sz w:val="24"/>
          <w:szCs w:val="24"/>
        </w:rPr>
        <w:t>up</w:t>
      </w:r>
      <w:r w:rsidRPr="000F2571">
        <w:rPr>
          <w:rFonts w:ascii="Book Antiqua" w:hAnsi="Book Antiqua" w:cs="Times New Roman"/>
          <w:sz w:val="24"/>
          <w:szCs w:val="24"/>
        </w:rPr>
        <w:t xml:space="preserve"> to 20 October 2018. </w:t>
      </w:r>
      <w:r w:rsidR="00032D12" w:rsidRPr="00032D12">
        <w:rPr>
          <w:rFonts w:ascii="Book Antiqua" w:hAnsi="Book Antiqua" w:cs="Times New Roman"/>
          <w:sz w:val="24"/>
          <w:szCs w:val="24"/>
        </w:rPr>
        <w:t>We calculated merged odds ratios (ORs) with 95%</w:t>
      </w:r>
      <w:r w:rsidR="008C58D2">
        <w:rPr>
          <w:rFonts w:ascii="Book Antiqua" w:hAnsi="Book Antiqua" w:cs="Times New Roman"/>
          <w:sz w:val="24"/>
          <w:szCs w:val="24"/>
        </w:rPr>
        <w:t>CIs</w:t>
      </w:r>
      <w:r w:rsidR="00032D12" w:rsidRPr="00032D12">
        <w:rPr>
          <w:rFonts w:ascii="Book Antiqua" w:hAnsi="Book Antiqua" w:cs="Times New Roman"/>
          <w:sz w:val="24"/>
          <w:szCs w:val="24"/>
        </w:rPr>
        <w:t xml:space="preserve"> using fixed-effect models or random-effect models due to the between-study heterogeneity</w:t>
      </w:r>
      <w:r w:rsidR="00032D12">
        <w:rPr>
          <w:rFonts w:ascii="Book Antiqua" w:hAnsi="Book Antiqua" w:cs="Times New Roman"/>
          <w:sz w:val="24"/>
          <w:szCs w:val="24"/>
        </w:rPr>
        <w:t xml:space="preserve"> 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to evaluate the association between </w:t>
      </w:r>
      <w:r w:rsidR="00644C9A" w:rsidRPr="000F2571">
        <w:rPr>
          <w:rFonts w:ascii="Book Antiqua" w:hAnsi="Book Antiqua" w:cs="Times New Roman"/>
          <w:i/>
          <w:sz w:val="24"/>
          <w:szCs w:val="24"/>
        </w:rPr>
        <w:t>AIDPOQ +45T/G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44C9A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44C9A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 polymorphisms and the risk of GDM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. </w:t>
      </w:r>
      <w:bookmarkStart w:id="154" w:name="_Hlk530167875"/>
      <w:bookmarkStart w:id="155" w:name="OLE_LINK28"/>
      <w:r w:rsidR="00651306" w:rsidRPr="000F2571">
        <w:rPr>
          <w:rFonts w:ascii="Book Antiqua" w:hAnsi="Book Antiqua" w:cs="Times New Roman"/>
          <w:sz w:val="24"/>
          <w:szCs w:val="24"/>
        </w:rPr>
        <w:t>The subgroup analyses were performed by ethnicity</w:t>
      </w:r>
      <w:bookmarkEnd w:id="154"/>
      <w:bookmarkEnd w:id="155"/>
      <w:r w:rsidR="00651306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8871B2" w:rsidRPr="000F2571">
        <w:rPr>
          <w:rFonts w:ascii="Book Antiqua" w:hAnsi="Book Antiqua" w:cs="Times New Roman"/>
          <w:sz w:val="24"/>
          <w:szCs w:val="24"/>
        </w:rPr>
        <w:t>P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ublication </w:t>
      </w:r>
      <w:r w:rsidR="008871B2" w:rsidRPr="000F2571">
        <w:rPr>
          <w:rFonts w:ascii="Book Antiqua" w:hAnsi="Book Antiqua" w:cs="Times New Roman"/>
          <w:sz w:val="24"/>
          <w:szCs w:val="24"/>
        </w:rPr>
        <w:t xml:space="preserve">and </w:t>
      </w:r>
      <w:r w:rsidR="00176DE0" w:rsidRPr="000F2571">
        <w:rPr>
          <w:rFonts w:ascii="Book Antiqua" w:hAnsi="Book Antiqua" w:cs="Times New Roman"/>
          <w:sz w:val="24"/>
          <w:szCs w:val="24"/>
        </w:rPr>
        <w:t>s</w:t>
      </w:r>
      <w:r w:rsidR="008871B2" w:rsidRPr="000F2571">
        <w:rPr>
          <w:rFonts w:ascii="Book Antiqua" w:hAnsi="Book Antiqua" w:cs="Times New Roman"/>
          <w:sz w:val="24"/>
          <w:szCs w:val="24"/>
        </w:rPr>
        <w:t xml:space="preserve">ensitivity </w:t>
      </w:r>
      <w:r w:rsidR="00176DE0" w:rsidRPr="000F2571">
        <w:rPr>
          <w:rFonts w:ascii="Book Antiqua" w:hAnsi="Book Antiqua" w:cs="Times New Roman"/>
          <w:sz w:val="24"/>
          <w:szCs w:val="24"/>
        </w:rPr>
        <w:t xml:space="preserve">bias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analyses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 were performed to test the robustness of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 xml:space="preserve">the </w:t>
      </w:r>
      <w:r w:rsidR="00651306" w:rsidRPr="000F2571">
        <w:rPr>
          <w:rFonts w:ascii="Book Antiqua" w:hAnsi="Book Antiqua" w:cs="Times New Roman"/>
          <w:sz w:val="24"/>
          <w:szCs w:val="24"/>
        </w:rPr>
        <w:t>association.</w:t>
      </w:r>
      <w:r w:rsidR="000B40F1" w:rsidRPr="000F2571">
        <w:rPr>
          <w:rFonts w:ascii="Book Antiqua" w:hAnsi="Book Antiqua" w:cs="Times New Roman"/>
          <w:sz w:val="24"/>
          <w:szCs w:val="24"/>
        </w:rPr>
        <w:t xml:space="preserve"> All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0B40F1" w:rsidRPr="000F2571">
        <w:rPr>
          <w:rFonts w:ascii="Book Antiqua" w:hAnsi="Book Antiqua" w:cs="Times New Roman"/>
          <w:sz w:val="24"/>
          <w:szCs w:val="24"/>
        </w:rPr>
        <w:t>s</w:t>
      </w:r>
      <w:r w:rsidR="00651306" w:rsidRPr="000F2571">
        <w:rPr>
          <w:rFonts w:ascii="Book Antiqua" w:hAnsi="Book Antiqua" w:cs="Times New Roman"/>
          <w:sz w:val="24"/>
          <w:szCs w:val="24"/>
        </w:rPr>
        <w:t>tatistical analyses were conduct</w:t>
      </w:r>
      <w:r w:rsidR="007F7679" w:rsidRPr="000F2571">
        <w:rPr>
          <w:rFonts w:ascii="Book Antiqua" w:hAnsi="Book Antiqua" w:cs="Times New Roman"/>
          <w:sz w:val="24"/>
          <w:szCs w:val="24"/>
        </w:rPr>
        <w:t>ed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 using </w:t>
      </w:r>
      <w:r w:rsidR="00C13D61" w:rsidRPr="000F2571">
        <w:rPr>
          <w:rFonts w:ascii="Book Antiqua" w:hAnsi="Book Antiqua" w:cs="Times New Roman"/>
          <w:sz w:val="24"/>
          <w:szCs w:val="24"/>
        </w:rPr>
        <w:t>Stata12.0</w:t>
      </w:r>
      <w:r w:rsidR="00651306" w:rsidRPr="000F2571">
        <w:rPr>
          <w:rFonts w:ascii="Book Antiqua" w:hAnsi="Book Antiqua" w:cs="Times New Roman"/>
          <w:sz w:val="24"/>
          <w:szCs w:val="24"/>
        </w:rPr>
        <w:t>.</w:t>
      </w:r>
    </w:p>
    <w:bookmarkEnd w:id="147"/>
    <w:p w14:paraId="61122F42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ABE1FA" w14:textId="77777777" w:rsidR="006668B9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156" w:name="OLE_LINK57"/>
      <w:r w:rsidRPr="000F2571">
        <w:rPr>
          <w:rFonts w:ascii="Book Antiqua" w:hAnsi="Book Antiqua" w:cs="Times New Roman"/>
          <w:b/>
          <w:i/>
          <w:sz w:val="24"/>
          <w:szCs w:val="24"/>
        </w:rPr>
        <w:t>R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14:paraId="0A08F5FC" w14:textId="4D9B27BF" w:rsidR="00E218A4" w:rsidRPr="000F2571" w:rsidRDefault="00AA5DB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Nine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studies of </w:t>
      </w:r>
      <w:r w:rsidR="003970D9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included 10</w:t>
      </w:r>
      <w:r w:rsidRPr="000F2571">
        <w:rPr>
          <w:rFonts w:ascii="Book Antiqua" w:hAnsi="Book Antiqua" w:cs="Times New Roman"/>
          <w:sz w:val="24"/>
          <w:szCs w:val="24"/>
        </w:rPr>
        <w:t>24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GDM cases and 10</w:t>
      </w:r>
      <w:r w:rsidRPr="000F2571">
        <w:rPr>
          <w:rFonts w:ascii="Book Antiqua" w:hAnsi="Book Antiqua" w:cs="Times New Roman"/>
          <w:sz w:val="24"/>
          <w:szCs w:val="24"/>
        </w:rPr>
        <w:t>59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controls, 5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studies of </w:t>
      </w:r>
      <w:r w:rsidR="003970D9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included </w:t>
      </w:r>
      <w:r w:rsidRPr="000F2571">
        <w:rPr>
          <w:rFonts w:ascii="Book Antiqua" w:hAnsi="Book Antiqua" w:cs="Times New Roman"/>
          <w:sz w:val="24"/>
          <w:szCs w:val="24"/>
        </w:rPr>
        <w:t>590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GDM cases and </w:t>
      </w:r>
      <w:r w:rsidRPr="000F2571">
        <w:rPr>
          <w:rFonts w:ascii="Book Antiqua" w:hAnsi="Book Antiqua" w:cs="Times New Roman"/>
          <w:sz w:val="24"/>
          <w:szCs w:val="24"/>
        </w:rPr>
        <w:t>595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controls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and 5 studies of </w:t>
      </w:r>
      <w:r w:rsidR="00DF1390" w:rsidRPr="000F2571">
        <w:rPr>
          <w:rFonts w:ascii="Book Antiqua" w:hAnsi="Book Antiqua" w:cs="Times New Roman"/>
          <w:i/>
          <w:sz w:val="24"/>
          <w:szCs w:val="24"/>
        </w:rPr>
        <w:lastRenderedPageBreak/>
        <w:t>-11377C/G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included 722 GDM cases and 791 controls. Pooled ORs indicated that </w:t>
      </w:r>
      <w:r w:rsidR="00DF1390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increased GDM risk in Asians </w:t>
      </w:r>
      <w:bookmarkStart w:id="157" w:name="_Hlk529118905"/>
      <w:r w:rsidR="00DF1390" w:rsidRPr="000F2571">
        <w:rPr>
          <w:rFonts w:ascii="Book Antiqua" w:hAnsi="Book Antiqua" w:cs="Times New Roman"/>
          <w:sz w:val="24"/>
          <w:szCs w:val="24"/>
        </w:rPr>
        <w:t>(allel</w:t>
      </w:r>
      <w:r w:rsidR="00A83D70">
        <w:rPr>
          <w:rFonts w:ascii="Book Antiqua" w:hAnsi="Book Antiqua" w:cs="Times New Roman" w:hint="eastAsia"/>
          <w:sz w:val="24"/>
          <w:szCs w:val="24"/>
        </w:rPr>
        <w:t>ic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F7679" w:rsidRPr="000F2571">
        <w:rPr>
          <w:rFonts w:ascii="Book Antiqua" w:hAnsi="Book Antiqua" w:cs="Times New Roman"/>
          <w:sz w:val="24"/>
          <w:szCs w:val="24"/>
        </w:rPr>
        <w:t>model</w:t>
      </w:r>
      <w:r w:rsidR="00DF1390" w:rsidRPr="000F2571">
        <w:rPr>
          <w:rFonts w:ascii="Book Antiqua" w:hAnsi="Book Antiqua" w:cs="Times New Roman"/>
          <w:sz w:val="24"/>
          <w:szCs w:val="24"/>
        </w:rPr>
        <w:t>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>1.</w:t>
      </w:r>
      <w:r w:rsidRPr="000F2571">
        <w:rPr>
          <w:rFonts w:ascii="Book Antiqua" w:hAnsi="Book Antiqua" w:cs="Times New Roman"/>
          <w:sz w:val="24"/>
          <w:szCs w:val="24"/>
        </w:rPr>
        <w:t>4</w:t>
      </w:r>
      <w:r w:rsidR="007E652A" w:rsidRPr="000F2571">
        <w:rPr>
          <w:rFonts w:ascii="Book Antiqua" w:hAnsi="Book Antiqua" w:cs="Times New Roman"/>
          <w:sz w:val="24"/>
          <w:szCs w:val="24"/>
        </w:rPr>
        <w:t>7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>1.</w:t>
      </w:r>
      <w:r w:rsidRPr="000F2571">
        <w:rPr>
          <w:rFonts w:ascii="Book Antiqua" w:hAnsi="Book Antiqua" w:cs="Times New Roman"/>
          <w:sz w:val="24"/>
          <w:szCs w:val="24"/>
        </w:rPr>
        <w:t>2</w:t>
      </w:r>
      <w:r w:rsidR="007E652A" w:rsidRPr="000F2571">
        <w:rPr>
          <w:rFonts w:ascii="Book Antiqua" w:hAnsi="Book Antiqua" w:cs="Times New Roman"/>
          <w:sz w:val="24"/>
          <w:szCs w:val="24"/>
        </w:rPr>
        <w:t>7</w:t>
      </w:r>
      <w:r w:rsidR="00DF1390" w:rsidRPr="000F2571">
        <w:rPr>
          <w:rFonts w:ascii="Book Antiqua" w:hAnsi="Book Antiqua" w:cs="Times New Roman"/>
          <w:sz w:val="24"/>
          <w:szCs w:val="24"/>
        </w:rPr>
        <w:t>-1.</w:t>
      </w:r>
      <w:r w:rsidR="007E652A" w:rsidRPr="000F2571">
        <w:rPr>
          <w:rFonts w:ascii="Book Antiqua" w:hAnsi="Book Antiqua" w:cs="Times New Roman"/>
          <w:sz w:val="24"/>
          <w:szCs w:val="24"/>
        </w:rPr>
        <w:t>70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0.000; </w:t>
      </w:r>
      <w:r w:rsidRPr="000F2571">
        <w:rPr>
          <w:rFonts w:ascii="Book Antiqua" w:hAnsi="Book Antiqua" w:cs="Times New Roman"/>
          <w:sz w:val="24"/>
          <w:szCs w:val="24"/>
        </w:rPr>
        <w:t>dominant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1.5</w:t>
      </w:r>
      <w:r w:rsidR="007E652A" w:rsidRPr="000F2571">
        <w:rPr>
          <w:rFonts w:ascii="Book Antiqua" w:hAnsi="Book Antiqua" w:cs="Times New Roman"/>
          <w:sz w:val="24"/>
          <w:szCs w:val="24"/>
        </w:rPr>
        <w:t>4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1.2</w:t>
      </w:r>
      <w:r w:rsidR="007E652A" w:rsidRPr="000F2571">
        <w:rPr>
          <w:rFonts w:ascii="Book Antiqua" w:hAnsi="Book Antiqua" w:cs="Times New Roman"/>
          <w:sz w:val="24"/>
          <w:szCs w:val="24"/>
        </w:rPr>
        <w:t>7</w:t>
      </w:r>
      <w:r w:rsidRPr="000F2571">
        <w:rPr>
          <w:rFonts w:ascii="Book Antiqua" w:hAnsi="Book Antiqua" w:cs="Times New Roman"/>
          <w:sz w:val="24"/>
          <w:szCs w:val="24"/>
        </w:rPr>
        <w:t>-1.</w:t>
      </w:r>
      <w:r w:rsidR="007E652A" w:rsidRPr="000F2571">
        <w:rPr>
          <w:rFonts w:ascii="Book Antiqua" w:hAnsi="Book Antiqua" w:cs="Times New Roman"/>
          <w:sz w:val="24"/>
          <w:szCs w:val="24"/>
        </w:rPr>
        <w:t>8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000</w:t>
      </w:r>
      <w:r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D1779A" w:rsidRPr="000F2571">
        <w:rPr>
          <w:rFonts w:ascii="Book Antiqua" w:hAnsi="Book Antiqua" w:cs="Times New Roman"/>
          <w:sz w:val="24"/>
          <w:szCs w:val="24"/>
        </w:rPr>
        <w:t>recessive model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D1779A" w:rsidRPr="000F2571">
        <w:rPr>
          <w:rFonts w:ascii="Book Antiqua" w:hAnsi="Book Antiqua" w:cs="Times New Roman"/>
          <w:sz w:val="24"/>
          <w:szCs w:val="24"/>
        </w:rPr>
        <w:t>OR=</w:t>
      </w:r>
      <w:r w:rsidRPr="000F2571">
        <w:rPr>
          <w:rFonts w:ascii="Book Antiqua" w:hAnsi="Book Antiqua" w:cs="Times New Roman"/>
          <w:sz w:val="24"/>
          <w:szCs w:val="24"/>
        </w:rPr>
        <w:t>2.00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1779A" w:rsidRPr="000F2571">
        <w:rPr>
          <w:rFonts w:ascii="Book Antiqua" w:hAnsi="Book Antiqua" w:cs="Times New Roman"/>
          <w:sz w:val="24"/>
          <w:szCs w:val="24"/>
        </w:rPr>
        <w:t>1.</w:t>
      </w:r>
      <w:r w:rsidRPr="000F2571">
        <w:rPr>
          <w:rFonts w:ascii="Book Antiqua" w:hAnsi="Book Antiqua" w:cs="Times New Roman"/>
          <w:sz w:val="24"/>
          <w:szCs w:val="24"/>
        </w:rPr>
        <w:t>4</w:t>
      </w:r>
      <w:r w:rsidR="00561E44" w:rsidRPr="000F2571">
        <w:rPr>
          <w:rFonts w:ascii="Book Antiqua" w:hAnsi="Book Antiqua" w:cs="Times New Roman"/>
          <w:sz w:val="24"/>
          <w:szCs w:val="24"/>
        </w:rPr>
        <w:t>3</w:t>
      </w:r>
      <w:r w:rsidR="00D1779A" w:rsidRPr="000F2571">
        <w:rPr>
          <w:rFonts w:ascii="Book Antiqua" w:hAnsi="Book Antiqua" w:cs="Times New Roman"/>
          <w:sz w:val="24"/>
          <w:szCs w:val="24"/>
        </w:rPr>
        <w:t>-2.</w:t>
      </w:r>
      <w:r w:rsidRPr="000F2571">
        <w:rPr>
          <w:rFonts w:ascii="Book Antiqua" w:hAnsi="Book Antiqua" w:cs="Times New Roman"/>
          <w:sz w:val="24"/>
          <w:szCs w:val="24"/>
        </w:rPr>
        <w:t>8</w:t>
      </w:r>
      <w:r w:rsidR="007E652A" w:rsidRPr="000F2571">
        <w:rPr>
          <w:rFonts w:ascii="Book Antiqua" w:hAnsi="Book Antiqua" w:cs="Times New Roman"/>
          <w:sz w:val="24"/>
          <w:szCs w:val="24"/>
        </w:rPr>
        <w:t>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000</w:t>
      </w:r>
      <w:r w:rsidR="00D1779A" w:rsidRPr="000F2571">
        <w:rPr>
          <w:rFonts w:ascii="Book Antiqua" w:hAnsi="Book Antiqua" w:cs="Times New Roman"/>
          <w:sz w:val="24"/>
          <w:szCs w:val="24"/>
        </w:rPr>
        <w:t>)</w:t>
      </w:r>
      <w:bookmarkEnd w:id="157"/>
      <w:r w:rsidR="001F6FA8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 xml:space="preserve">not 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in South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America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 (allelic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model: OR</w:t>
      </w:r>
      <w:r w:rsidR="00CB7303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=</w:t>
      </w:r>
      <w:r w:rsidR="00CB7303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1</w:t>
      </w:r>
      <w:r w:rsidR="001F6FA8" w:rsidRPr="000F2571">
        <w:rPr>
          <w:rFonts w:ascii="Book Antiqua" w:hAnsi="Book Antiqua" w:cs="Times New Roman"/>
          <w:sz w:val="24"/>
          <w:szCs w:val="24"/>
        </w:rPr>
        <w:t>.21,</w:t>
      </w:r>
      <w:r w:rsidR="00CB7303">
        <w:rPr>
          <w:rFonts w:ascii="Book Antiqua" w:eastAsia="DengXian" w:hAnsi="Book Antiqua" w:cs="Times New Roman"/>
          <w:sz w:val="24"/>
          <w:szCs w:val="24"/>
        </w:rPr>
        <w:t xml:space="preserve"> 95%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CI</w:t>
      </w:r>
      <w:r w:rsidR="001F6FA8" w:rsidRPr="000F2571">
        <w:rPr>
          <w:rFonts w:ascii="Book Antiqua" w:hAnsi="Book Antiqua" w:cs="Times New Roman"/>
          <w:sz w:val="24"/>
          <w:szCs w:val="24"/>
        </w:rPr>
        <w:t>: 0.68-2.41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51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; dominant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model: OR</w:t>
      </w:r>
      <w:r w:rsidR="00CB7303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=</w:t>
      </w:r>
      <w:r w:rsidR="00CB7303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1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.13, </w:t>
      </w:r>
      <w:r w:rsidR="00CB7303">
        <w:rPr>
          <w:rFonts w:ascii="Book Antiqua" w:eastAsia="DengXian" w:hAnsi="Book Antiqua" w:cs="Times New Roman"/>
          <w:sz w:val="24"/>
          <w:szCs w:val="24"/>
        </w:rPr>
        <w:t>95%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CI</w:t>
      </w:r>
      <w:r w:rsidR="001F6FA8" w:rsidRPr="000F2571">
        <w:rPr>
          <w:rFonts w:ascii="Book Antiqua" w:hAnsi="Book Antiqua" w:cs="Times New Roman"/>
          <w:sz w:val="24"/>
          <w:szCs w:val="24"/>
        </w:rPr>
        <w:t>: 0.59-2.1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71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; recessive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model: OR</w:t>
      </w:r>
      <w:r w:rsidR="00CB7303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=</w:t>
      </w:r>
      <w:r w:rsidR="00CB7303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>2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.18, </w:t>
      </w:r>
      <w:r w:rsidR="001F6FA8" w:rsidRPr="000F2571">
        <w:rPr>
          <w:rFonts w:ascii="Book Antiqua" w:eastAsia="DengXian" w:hAnsi="Book Antiqua" w:cs="Times New Roman"/>
          <w:sz w:val="24"/>
          <w:szCs w:val="24"/>
        </w:rPr>
        <w:t xml:space="preserve">95%CI: </w:t>
      </w:r>
      <w:r w:rsidR="001F6FA8" w:rsidRPr="000F2571">
        <w:rPr>
          <w:rFonts w:ascii="Book Antiqua" w:hAnsi="Book Antiqua" w:cs="Times New Roman"/>
          <w:sz w:val="24"/>
          <w:szCs w:val="24"/>
        </w:rPr>
        <w:t>0.43-11.07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35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). </w:t>
      </w:r>
      <w:r w:rsidR="00176DE0" w:rsidRPr="000F2571">
        <w:rPr>
          <w:rFonts w:ascii="Book Antiqua" w:hAnsi="Book Antiqua" w:cs="Times New Roman"/>
          <w:sz w:val="24"/>
          <w:szCs w:val="24"/>
        </w:rPr>
        <w:t>There were no significant associations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between </w:t>
      </w:r>
      <w:r w:rsidR="00D1779A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(allelic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= 0.88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74-1.0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158</w:t>
      </w:r>
      <w:r w:rsidR="001F6FA8" w:rsidRPr="000F2571">
        <w:rPr>
          <w:rFonts w:ascii="Book Antiqua" w:hAnsi="Book Antiqua" w:cs="Times New Roman"/>
          <w:sz w:val="24"/>
          <w:szCs w:val="24"/>
        </w:rPr>
        <w:t>; dominant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91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65-1.26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561</w:t>
      </w:r>
      <w:r w:rsidR="001F6FA8" w:rsidRPr="000F2571">
        <w:rPr>
          <w:rFonts w:ascii="Book Antiqua" w:hAnsi="Book Antiqua" w:cs="Times New Roman"/>
          <w:sz w:val="24"/>
          <w:szCs w:val="24"/>
        </w:rPr>
        <w:t>; recessive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82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64-1.0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118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or </w:t>
      </w:r>
      <w:r w:rsidR="00D1779A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(allelic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96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72-1.26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750</w:t>
      </w:r>
      <w:r w:rsidR="001F6FA8" w:rsidRPr="000F2571">
        <w:rPr>
          <w:rFonts w:ascii="Book Antiqua" w:hAnsi="Book Antiqua" w:cs="Times New Roman"/>
          <w:sz w:val="24"/>
          <w:szCs w:val="24"/>
        </w:rPr>
        <w:t>; dominant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1.00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73-1.37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980</w:t>
      </w:r>
      <w:r w:rsidR="001F6FA8" w:rsidRPr="000F2571">
        <w:rPr>
          <w:rFonts w:ascii="Book Antiqua" w:hAnsi="Book Antiqua" w:cs="Times New Roman"/>
          <w:sz w:val="24"/>
          <w:szCs w:val="24"/>
        </w:rPr>
        <w:t>; recessive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90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61-1.32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57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and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the risk of GDM.</w:t>
      </w:r>
    </w:p>
    <w:p w14:paraId="14D186F0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532561E" w14:textId="77777777" w:rsidR="006668B9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C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ONCLUSIONS</w:t>
      </w:r>
    </w:p>
    <w:p w14:paraId="371E87D4" w14:textId="77777777" w:rsidR="00E218A4" w:rsidRPr="000F2571" w:rsidRDefault="00176DE0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Our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meta-analysis 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shows the critical role of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 xml:space="preserve">the </w:t>
      </w:r>
      <w:r w:rsidR="005A222E"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 polymorphism in GDM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 especially in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Asians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. Studies focused on delineating ethnicity-specific factors </w:t>
      </w:r>
      <w:r w:rsidR="009B4433" w:rsidRPr="000F2571">
        <w:rPr>
          <w:rFonts w:ascii="Book Antiqua" w:hAnsi="Book Antiqua" w:cs="Times New Roman"/>
          <w:sz w:val="24"/>
          <w:szCs w:val="24"/>
        </w:rPr>
        <w:t xml:space="preserve">with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larger</w:t>
      </w:r>
      <w:r w:rsidR="009B4433" w:rsidRPr="000F2571">
        <w:rPr>
          <w:rFonts w:ascii="Book Antiqua" w:hAnsi="Book Antiqua" w:cs="Times New Roman"/>
          <w:sz w:val="24"/>
          <w:szCs w:val="24"/>
        </w:rPr>
        <w:t xml:space="preserve"> sample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sizes</w:t>
      </w:r>
      <w:r w:rsidR="009B443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are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needed.</w:t>
      </w:r>
    </w:p>
    <w:p w14:paraId="294D9C12" w14:textId="77777777" w:rsidR="00E218A4" w:rsidRPr="000F2571" w:rsidRDefault="00E218A4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1692007" w14:textId="4A843977" w:rsidR="00E218A4" w:rsidRPr="000F2571" w:rsidRDefault="0091676D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Key</w:t>
      </w:r>
      <w:r w:rsidRPr="000F2571">
        <w:rPr>
          <w:rFonts w:ascii="Book Antiqua" w:eastAsia="SimSun" w:hAnsi="Book Antiqua" w:cs="Times New Roman"/>
          <w:b/>
          <w:color w:val="000000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words:</w:t>
      </w:r>
      <w:r w:rsidRPr="000F2571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432645" w:rsidRPr="000F2571">
        <w:rPr>
          <w:rFonts w:ascii="Book Antiqua" w:hAnsi="Book Antiqua" w:cs="Times New Roman"/>
          <w:sz w:val="24"/>
          <w:szCs w:val="24"/>
        </w:rPr>
        <w:t>Gestational diabetes mellitus</w:t>
      </w:r>
      <w:r w:rsidR="00B66999" w:rsidRPr="000F2571">
        <w:rPr>
          <w:rFonts w:ascii="Book Antiqua" w:hAnsi="Book Antiqua" w:cs="Times New Roman"/>
          <w:sz w:val="24"/>
          <w:szCs w:val="24"/>
        </w:rPr>
        <w:t>;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5316D" w:rsidRPr="000F2571">
        <w:rPr>
          <w:rFonts w:ascii="Book Antiqua" w:hAnsi="Book Antiqua" w:cs="Times New Roman"/>
          <w:sz w:val="24"/>
          <w:szCs w:val="24"/>
        </w:rPr>
        <w:t>S</w:t>
      </w:r>
      <w:r w:rsidR="00432645" w:rsidRPr="000F2571">
        <w:rPr>
          <w:rFonts w:ascii="Book Antiqua" w:hAnsi="Book Antiqua" w:cs="Times New Roman"/>
          <w:sz w:val="24"/>
          <w:szCs w:val="24"/>
        </w:rPr>
        <w:t>ingle nucleotide</w:t>
      </w:r>
      <w:r w:rsidR="00B66999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A85E6E" w:rsidRPr="000F2571">
        <w:rPr>
          <w:rFonts w:ascii="Book Antiqua" w:hAnsi="Book Antiqua" w:cs="Times New Roman"/>
          <w:sz w:val="24"/>
          <w:szCs w:val="24"/>
        </w:rPr>
        <w:t>Polymorphism</w:t>
      </w:r>
      <w:r w:rsidR="00B66999" w:rsidRPr="000F2571">
        <w:rPr>
          <w:rFonts w:ascii="Book Antiqua" w:hAnsi="Book Antiqua" w:cs="Times New Roman"/>
          <w:sz w:val="24"/>
          <w:szCs w:val="24"/>
        </w:rPr>
        <w:t>;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A</w:t>
      </w:r>
      <w:r w:rsidR="00176DE0" w:rsidRPr="000F2571">
        <w:rPr>
          <w:rFonts w:ascii="Book Antiqua" w:hAnsi="Book Antiqua" w:cs="Times New Roman"/>
          <w:sz w:val="24"/>
          <w:szCs w:val="24"/>
        </w:rPr>
        <w:t>diponectin</w:t>
      </w:r>
      <w:r w:rsidR="00B66999" w:rsidRPr="000F2571">
        <w:rPr>
          <w:rFonts w:ascii="Book Antiqua" w:hAnsi="Book Antiqua" w:cs="Times New Roman"/>
          <w:sz w:val="24"/>
          <w:szCs w:val="24"/>
        </w:rPr>
        <w:t>;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 Gene</w:t>
      </w:r>
      <w:r w:rsidR="00B66999" w:rsidRPr="000F2571">
        <w:rPr>
          <w:rFonts w:ascii="Book Antiqua" w:hAnsi="Book Antiqua" w:cs="Times New Roman"/>
          <w:sz w:val="24"/>
          <w:szCs w:val="24"/>
        </w:rPr>
        <w:t>; Meta-analysis</w:t>
      </w:r>
    </w:p>
    <w:p w14:paraId="58FE7CF1" w14:textId="77777777" w:rsidR="00BA229B" w:rsidRPr="000F2571" w:rsidRDefault="00BA229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7ACF3E" w14:textId="269D3EE2" w:rsidR="0091676D" w:rsidRPr="000F2571" w:rsidRDefault="0091676D" w:rsidP="000F2571">
      <w:pPr>
        <w:spacing w:line="360" w:lineRule="auto"/>
        <w:rPr>
          <w:rFonts w:ascii="Book Antiqua" w:eastAsia="SimSun" w:hAnsi="Book Antiqua" w:cs="Arial"/>
          <w:sz w:val="24"/>
          <w:szCs w:val="24"/>
        </w:rPr>
      </w:pPr>
      <w:bookmarkStart w:id="158" w:name="OLE_LINK55"/>
      <w:bookmarkStart w:id="159" w:name="OLE_LINK56"/>
      <w:bookmarkStart w:id="160" w:name="OLE_LINK779"/>
      <w:bookmarkStart w:id="161" w:name="OLE_LINK780"/>
      <w:bookmarkStart w:id="162" w:name="OLE_LINK935"/>
      <w:bookmarkStart w:id="163" w:name="OLE_LINK936"/>
      <w:bookmarkStart w:id="164" w:name="OLE_LINK255"/>
      <w:bookmarkStart w:id="165" w:name="OLE_LINK940"/>
      <w:bookmarkStart w:id="166" w:name="OLE_LINK941"/>
      <w:bookmarkStart w:id="167" w:name="OLE_LINK942"/>
      <w:bookmarkStart w:id="168" w:name="OLE_LINK1112"/>
      <w:bookmarkStart w:id="169" w:name="OLE_LINK1113"/>
      <w:bookmarkStart w:id="170" w:name="OLE_LINK1114"/>
      <w:bookmarkStart w:id="171" w:name="OLE_LINK1115"/>
      <w:bookmarkStart w:id="172" w:name="OLE_LINK929"/>
      <w:bookmarkStart w:id="173" w:name="OLE_LINK930"/>
      <w:bookmarkStart w:id="174" w:name="OLE_LINK931"/>
      <w:bookmarkStart w:id="175" w:name="OLE_LINK932"/>
      <w:bookmarkStart w:id="176" w:name="OLE_LINK1125"/>
      <w:bookmarkStart w:id="177" w:name="OLE_LINK1150"/>
      <w:bookmarkStart w:id="178" w:name="OLE_LINK1151"/>
      <w:bookmarkStart w:id="179" w:name="OLE_LINK1164"/>
      <w:bookmarkStart w:id="180" w:name="OLE_LINK1166"/>
      <w:bookmarkStart w:id="181" w:name="OLE_LINK1167"/>
      <w:bookmarkStart w:id="182" w:name="OLE_LINK1226"/>
      <w:bookmarkStart w:id="183" w:name="OLE_LINK1227"/>
      <w:bookmarkStart w:id="184" w:name="OLE_LINK1228"/>
      <w:bookmarkStart w:id="185" w:name="OLE_LINK1229"/>
      <w:bookmarkStart w:id="186" w:name="OLE_LINK1230"/>
      <w:bookmarkStart w:id="187" w:name="OLE_LINK1231"/>
      <w:bookmarkStart w:id="188" w:name="OLE_LINK1364"/>
      <w:bookmarkStart w:id="189" w:name="OLE_LINK1714"/>
      <w:bookmarkStart w:id="190" w:name="OLE_LINK1715"/>
      <w:bookmarkStart w:id="191" w:name="OLE_LINK1831"/>
      <w:bookmarkStart w:id="192" w:name="OLE_LINK1603"/>
      <w:bookmarkStart w:id="193" w:name="OLE_LINK1604"/>
      <w:bookmarkStart w:id="194" w:name="OLE_LINK1633"/>
      <w:bookmarkStart w:id="195" w:name="OLE_LINK1634"/>
      <w:bookmarkStart w:id="196" w:name="OLE_LINK1635"/>
      <w:bookmarkStart w:id="197" w:name="OLE_LINK1637"/>
      <w:bookmarkStart w:id="198" w:name="OLE_LINK1640"/>
      <w:bookmarkStart w:id="199" w:name="OLE_LINK1641"/>
      <w:bookmarkStart w:id="200" w:name="OLE_LINK1687"/>
      <w:bookmarkStart w:id="201" w:name="OLE_LINK1688"/>
      <w:bookmarkStart w:id="202" w:name="OLE_LINK1794"/>
      <w:bookmarkStart w:id="203" w:name="OLE_LINK1795"/>
      <w:bookmarkStart w:id="204" w:name="OLE_LINK1796"/>
      <w:bookmarkStart w:id="205" w:name="OLE_LINK1690"/>
      <w:bookmarkStart w:id="206" w:name="OLE_LINK1691"/>
      <w:bookmarkStart w:id="207" w:name="OLE_LINK1983"/>
      <w:bookmarkStart w:id="208" w:name="OLE_LINK1985"/>
      <w:bookmarkStart w:id="209" w:name="OLE_LINK1986"/>
      <w:bookmarkStart w:id="210" w:name="OLE_LINK1987"/>
      <w:bookmarkStart w:id="211" w:name="OLE_LINK2093"/>
      <w:bookmarkStart w:id="212" w:name="OLE_LINK2156"/>
      <w:bookmarkStart w:id="213" w:name="OLE_LINK2157"/>
      <w:bookmarkStart w:id="214" w:name="OLE_LINK2158"/>
      <w:bookmarkStart w:id="215" w:name="_Hlk533167532"/>
      <w:bookmarkStart w:id="216" w:name="OLE_LINK41"/>
      <w:r w:rsidRPr="000F2571">
        <w:rPr>
          <w:rFonts w:ascii="Book Antiqua" w:hAnsi="Book Antiqua"/>
          <w:b/>
          <w:sz w:val="24"/>
          <w:szCs w:val="24"/>
        </w:rPr>
        <w:t>©</w:t>
      </w:r>
      <w:bookmarkEnd w:id="158"/>
      <w:bookmarkEnd w:id="159"/>
      <w:r w:rsidRPr="000F2571">
        <w:rPr>
          <w:rFonts w:ascii="Book Antiqua" w:hAnsi="Book Antiqua"/>
          <w:b/>
          <w:sz w:val="24"/>
          <w:szCs w:val="24"/>
        </w:rPr>
        <w:t xml:space="preserve"> </w:t>
      </w:r>
      <w:r w:rsidRPr="000F2571">
        <w:rPr>
          <w:rFonts w:ascii="Book Antiqua" w:hAnsi="Book Antiqua" w:cs="Arial"/>
          <w:b/>
          <w:sz w:val="24"/>
          <w:szCs w:val="24"/>
        </w:rPr>
        <w:t xml:space="preserve">The Author(s) </w:t>
      </w:r>
      <w:r w:rsidR="008C58D2">
        <w:rPr>
          <w:rFonts w:ascii="Book Antiqua" w:hAnsi="Book Antiqua" w:cs="Arial" w:hint="eastAsia"/>
          <w:b/>
          <w:sz w:val="24"/>
          <w:szCs w:val="24"/>
        </w:rPr>
        <w:t>2019</w:t>
      </w:r>
      <w:r w:rsidRPr="000F2571">
        <w:rPr>
          <w:rFonts w:ascii="Book Antiqua" w:hAnsi="Book Antiqua" w:cs="Arial"/>
          <w:b/>
          <w:sz w:val="24"/>
          <w:szCs w:val="24"/>
        </w:rPr>
        <w:t xml:space="preserve">. </w:t>
      </w:r>
      <w:r w:rsidRPr="000F2571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0F2571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0F2571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217" w:name="OLE_LINK969"/>
      <w:bookmarkStart w:id="218" w:name="OLE_LINK970"/>
      <w:bookmarkStart w:id="219" w:name="OLE_LINK972"/>
      <w:bookmarkStart w:id="220" w:name="OLE_LINK973"/>
      <w:bookmarkStart w:id="221" w:name="OLE_LINK974"/>
      <w:bookmarkStart w:id="222" w:name="OLE_LINK975"/>
      <w:bookmarkStart w:id="223" w:name="OLE_LINK976"/>
      <w:r w:rsidRPr="000F2571">
        <w:rPr>
          <w:rFonts w:ascii="Book Antiqua" w:hAnsi="Book Antiqua" w:cs="Arial"/>
          <w:sz w:val="24"/>
          <w:szCs w:val="24"/>
        </w:rPr>
        <w:t>.</w:t>
      </w:r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7"/>
      <w:bookmarkEnd w:id="218"/>
      <w:bookmarkEnd w:id="219"/>
      <w:bookmarkEnd w:id="220"/>
      <w:bookmarkEnd w:id="221"/>
      <w:bookmarkEnd w:id="222"/>
      <w:bookmarkEnd w:id="223"/>
    </w:p>
    <w:p w14:paraId="776D85BD" w14:textId="77777777" w:rsidR="0091676D" w:rsidRPr="000F2571" w:rsidRDefault="0091676D" w:rsidP="000F2571">
      <w:pPr>
        <w:spacing w:line="360" w:lineRule="auto"/>
        <w:rPr>
          <w:rFonts w:ascii="Book Antiqua" w:hAnsi="Book Antiqua"/>
          <w:sz w:val="24"/>
          <w:szCs w:val="24"/>
        </w:rPr>
      </w:pPr>
    </w:p>
    <w:p w14:paraId="360BFF92" w14:textId="5715CD39" w:rsidR="00BA229B" w:rsidRPr="000F2571" w:rsidRDefault="0091676D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 xml:space="preserve">Core tip: </w:t>
      </w:r>
      <w:r w:rsidR="00B5316D" w:rsidRPr="000F2571">
        <w:rPr>
          <w:rFonts w:ascii="Book Antiqua" w:hAnsi="Book Antiqua" w:cs="Times New Roman"/>
          <w:sz w:val="24"/>
          <w:szCs w:val="24"/>
        </w:rPr>
        <w:t xml:space="preserve">No consensus is available in the literature 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about the association of adiponectin polymorphisms and the risk of </w:t>
      </w:r>
      <w:r w:rsidR="004175AD" w:rsidRPr="000F2571">
        <w:rPr>
          <w:rFonts w:ascii="Book Antiqua" w:hAnsi="Book Antiqua" w:cs="Times New Roman"/>
          <w:sz w:val="24"/>
          <w:szCs w:val="24"/>
        </w:rPr>
        <w:t>gestational diabetes mellitus (GDM)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. As far as we know, only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 was involved in a previous meta-analysis with</w:t>
      </w:r>
      <w:r w:rsidR="0077275D" w:rsidRPr="000F2571">
        <w:rPr>
          <w:rFonts w:ascii="Book Antiqua" w:eastAsia="DengXian" w:hAnsi="Book Antiqua" w:cs="Times New Roman"/>
          <w:sz w:val="24"/>
          <w:szCs w:val="24"/>
        </w:rPr>
        <w:t xml:space="preserve"> 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small sample size and obvious heterogeneity. We evaluate the association between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, and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7275D" w:rsidRPr="000F2571">
        <w:rPr>
          <w:rFonts w:ascii="Book Antiqua" w:hAnsi="Book Antiqua" w:cs="Times New Roman"/>
          <w:sz w:val="24"/>
          <w:szCs w:val="24"/>
        </w:rPr>
        <w:lastRenderedPageBreak/>
        <w:t xml:space="preserve">polymorphisms and GDM with </w:t>
      </w:r>
      <w:r w:rsidR="00130ECD" w:rsidRPr="000F2571">
        <w:rPr>
          <w:rFonts w:ascii="Book Antiqua" w:hAnsi="Book Antiqua" w:cs="Times New Roman"/>
          <w:sz w:val="24"/>
          <w:szCs w:val="24"/>
        </w:rPr>
        <w:t>bigger sample size</w:t>
      </w:r>
      <w:r w:rsidR="006668B9" w:rsidRPr="000F2571">
        <w:rPr>
          <w:rFonts w:ascii="Book Antiqua" w:hAnsi="Book Antiqua" w:cs="Times New Roman"/>
          <w:sz w:val="24"/>
          <w:szCs w:val="24"/>
        </w:rPr>
        <w:t>, less heterogeneity. Moreover, the subgroup analyses were performed by ethnicity.</w:t>
      </w:r>
    </w:p>
    <w:bookmarkEnd w:id="215"/>
    <w:bookmarkEnd w:id="216"/>
    <w:p w14:paraId="05584B99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4DAE320" w14:textId="0C5C565E" w:rsidR="0091676D" w:rsidRPr="000F2571" w:rsidRDefault="006668B9" w:rsidP="000F2571">
      <w:pPr>
        <w:spacing w:line="360" w:lineRule="auto"/>
        <w:rPr>
          <w:rFonts w:ascii="Book Antiqua" w:hAnsi="Book Antiqua" w:cs="Book Antiqua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Huang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LT</w:t>
      </w:r>
      <w:r w:rsidRPr="000F2571">
        <w:rPr>
          <w:rFonts w:ascii="Book Antiqua" w:hAnsi="Book Antiqua" w:cs="Times New Roman"/>
          <w:sz w:val="24"/>
          <w:szCs w:val="24"/>
        </w:rPr>
        <w:t>,</w:t>
      </w:r>
      <w:r w:rsidR="00B66999" w:rsidRPr="000F2571">
        <w:rPr>
          <w:rFonts w:ascii="Book Antiqua" w:hAnsi="Book Antiqua" w:cs="Times New Roman"/>
          <w:sz w:val="24"/>
          <w:szCs w:val="24"/>
        </w:rPr>
        <w:t xml:space="preserve"> Wu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SL</w:t>
      </w:r>
      <w:r w:rsidR="00B66999" w:rsidRPr="000F2571">
        <w:rPr>
          <w:rFonts w:ascii="Book Antiqua" w:hAnsi="Book Antiqua" w:cs="Times New Roman"/>
          <w:sz w:val="24"/>
          <w:szCs w:val="24"/>
        </w:rPr>
        <w:t>, Liao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X</w:t>
      </w:r>
      <w:r w:rsidR="00B66999" w:rsidRPr="000F2571">
        <w:rPr>
          <w:rFonts w:ascii="Book Antiqua" w:hAnsi="Book Antiqua" w:cs="Times New Roman"/>
          <w:sz w:val="24"/>
          <w:szCs w:val="24"/>
        </w:rPr>
        <w:t>, Ma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SJ</w:t>
      </w:r>
      <w:r w:rsidR="00B66999" w:rsidRPr="000F2571">
        <w:rPr>
          <w:rFonts w:ascii="Book Antiqua" w:hAnsi="Book Antiqua" w:cs="Times New Roman"/>
          <w:sz w:val="24"/>
          <w:szCs w:val="24"/>
        </w:rPr>
        <w:t>,</w:t>
      </w:r>
      <w:r w:rsidRPr="000F2571">
        <w:rPr>
          <w:rFonts w:ascii="Book Antiqua" w:hAnsi="Book Antiqua" w:cs="Times New Roman"/>
          <w:sz w:val="24"/>
          <w:szCs w:val="24"/>
        </w:rPr>
        <w:t xml:space="preserve"> Tan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HZ</w:t>
      </w:r>
      <w:r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Adiponectin polymorphisms and the risk of gestational diabetes mellitus: A meta-analysis. </w:t>
      </w:r>
      <w:r w:rsidR="0091676D" w:rsidRPr="000F2571">
        <w:rPr>
          <w:rFonts w:ascii="Book Antiqua" w:eastAsia="Book Antiqua" w:hAnsi="Book Antiqua" w:cs="Book Antiqua"/>
          <w:i/>
          <w:sz w:val="24"/>
          <w:szCs w:val="24"/>
        </w:rPr>
        <w:t xml:space="preserve">World J </w:t>
      </w:r>
      <w:r w:rsidR="0091676D" w:rsidRPr="000F2571">
        <w:rPr>
          <w:rFonts w:ascii="Book Antiqua" w:hAnsi="Book Antiqua" w:cs="Book Antiqua"/>
          <w:i/>
          <w:sz w:val="24"/>
          <w:szCs w:val="24"/>
        </w:rPr>
        <w:t>Clin Cases</w:t>
      </w:r>
      <w:r w:rsidR="0091676D" w:rsidRPr="000F2571">
        <w:rPr>
          <w:rFonts w:ascii="Book Antiqua" w:hAnsi="Book Antiqua" w:cs="Book Antiqua"/>
          <w:sz w:val="24"/>
          <w:szCs w:val="24"/>
        </w:rPr>
        <w:t xml:space="preserve"> </w:t>
      </w:r>
      <w:r w:rsidR="008C58D2">
        <w:rPr>
          <w:rFonts w:ascii="Book Antiqua" w:hAnsi="Book Antiqua" w:cs="Book Antiqua" w:hint="eastAsia"/>
          <w:sz w:val="24"/>
          <w:szCs w:val="24"/>
        </w:rPr>
        <w:t>2019</w:t>
      </w:r>
      <w:r w:rsidR="0091676D" w:rsidRPr="000F2571">
        <w:rPr>
          <w:rFonts w:ascii="Book Antiqua" w:eastAsia="Book Antiqua" w:hAnsi="Book Antiqua" w:cs="Book Antiqua"/>
          <w:sz w:val="24"/>
          <w:szCs w:val="24"/>
        </w:rPr>
        <w:t>; In pre</w:t>
      </w:r>
      <w:r w:rsidR="0091676D" w:rsidRPr="000F2571">
        <w:rPr>
          <w:rFonts w:ascii="Book Antiqua" w:hAnsi="Book Antiqua" w:cs="Book Antiqua"/>
          <w:sz w:val="24"/>
          <w:szCs w:val="24"/>
        </w:rPr>
        <w:t>ss</w:t>
      </w:r>
    </w:p>
    <w:p w14:paraId="79583046" w14:textId="77777777" w:rsidR="0091676D" w:rsidRPr="000F2571" w:rsidRDefault="0091676D" w:rsidP="000F2571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br w:type="page"/>
      </w:r>
    </w:p>
    <w:p w14:paraId="7E91345A" w14:textId="1085D565" w:rsidR="00E218A4" w:rsidRPr="000F2571" w:rsidRDefault="00E353E9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INTRUDUCTION</w:t>
      </w:r>
    </w:p>
    <w:p w14:paraId="23925523" w14:textId="73232FF7" w:rsidR="00E218A4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24" w:name="OLE_LINK51"/>
      <w:bookmarkStart w:id="225" w:name="OLE_LINK52"/>
      <w:r w:rsidRPr="000F2571">
        <w:rPr>
          <w:rFonts w:ascii="Book Antiqua" w:hAnsi="Book Antiqua" w:cs="Times New Roman"/>
          <w:sz w:val="24"/>
          <w:szCs w:val="24"/>
        </w:rPr>
        <w:t>Gestational diabetes mellitus</w:t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 (GDM) is a condition of impaired glucose tolerance during pregnancy in women without 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a </w:t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previous diagnosis of diabetes. It </w:t>
      </w:r>
      <w:r w:rsidRPr="000F2571">
        <w:rPr>
          <w:rFonts w:ascii="Book Antiqua" w:eastAsia="DengXian" w:hAnsi="Book Antiqua" w:cs="Times New Roman"/>
          <w:sz w:val="24"/>
          <w:szCs w:val="24"/>
        </w:rPr>
        <w:t>is associated</w:t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 with serious complications for both mother and child in the pre- and postnatal </w:t>
      </w:r>
      <w:r w:rsidR="001604B8" w:rsidRPr="000F2571">
        <w:rPr>
          <w:rFonts w:ascii="Book Antiqua" w:hAnsi="Book Antiqua" w:cs="Times New Roman"/>
          <w:sz w:val="24"/>
          <w:szCs w:val="24"/>
        </w:rPr>
        <w:t>period</w:t>
      </w:r>
      <w:bookmarkEnd w:id="224"/>
      <w:bookmarkEnd w:id="225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. </w:t>
      </w:r>
      <w:bookmarkStart w:id="226" w:name="OLE_LINK34"/>
      <w:bookmarkStart w:id="227" w:name="OLE_LINK50"/>
      <w:r w:rsidR="00F73B1B">
        <w:rPr>
          <w:rFonts w:ascii="Book Antiqua" w:hAnsi="Book Antiqua" w:cs="Times New Roman" w:hint="eastAsia"/>
          <w:sz w:val="24"/>
          <w:szCs w:val="24"/>
        </w:rPr>
        <w:t>Many</w:t>
      </w:r>
      <w:r w:rsidR="00F73B1B">
        <w:rPr>
          <w:rFonts w:ascii="Book Antiqua" w:hAnsi="Book Antiqua" w:cs="Times New Roman"/>
          <w:sz w:val="24"/>
          <w:szCs w:val="24"/>
        </w:rPr>
        <w:t xml:space="preserve"> </w:t>
      </w:r>
      <w:r w:rsidR="00346DE2">
        <w:rPr>
          <w:rFonts w:ascii="Book Antiqua" w:hAnsi="Book Antiqua" w:cs="Times New Roman"/>
          <w:sz w:val="24"/>
          <w:szCs w:val="24"/>
        </w:rPr>
        <w:t>kinds</w:t>
      </w:r>
      <w:r w:rsidR="00346DE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46DE2">
        <w:rPr>
          <w:rFonts w:ascii="Book Antiqua" w:hAnsi="Book Antiqua" w:cs="Times New Roman"/>
          <w:sz w:val="24"/>
          <w:szCs w:val="24"/>
        </w:rPr>
        <w:t xml:space="preserve">of </w:t>
      </w:r>
      <w:r w:rsidR="00013427" w:rsidRPr="000F2571">
        <w:rPr>
          <w:rFonts w:ascii="Book Antiqua" w:hAnsi="Book Antiqua" w:cs="Times New Roman"/>
          <w:sz w:val="24"/>
          <w:szCs w:val="24"/>
        </w:rPr>
        <w:t>risk</w:t>
      </w:r>
      <w:bookmarkEnd w:id="226"/>
      <w:bookmarkEnd w:id="227"/>
      <w:r w:rsidR="00013427" w:rsidRPr="000F2571">
        <w:rPr>
          <w:rFonts w:ascii="Book Antiqua" w:hAnsi="Book Antiqua" w:cs="Times New Roman"/>
          <w:sz w:val="24"/>
          <w:szCs w:val="24"/>
        </w:rPr>
        <w:t xml:space="preserve"> factors</w:t>
      </w:r>
      <w:r w:rsidR="00346DE2">
        <w:rPr>
          <w:rFonts w:ascii="Book Antiqua" w:eastAsia="DengXian" w:hAnsi="Book Antiqua" w:cs="Times New Roman"/>
          <w:sz w:val="24"/>
          <w:szCs w:val="24"/>
        </w:rPr>
        <w:t xml:space="preserve"> </w:t>
      </w:r>
      <w:r w:rsidR="00013427" w:rsidRPr="000F2571">
        <w:rPr>
          <w:rFonts w:ascii="Book Antiqua" w:hAnsi="Book Antiqua" w:cs="Times New Roman"/>
          <w:sz w:val="24"/>
          <w:szCs w:val="24"/>
        </w:rPr>
        <w:t>contribute to GDM</w:t>
      </w:r>
      <w:r w:rsidR="00346DE2">
        <w:rPr>
          <w:rFonts w:ascii="Book Antiqua" w:hAnsi="Book Antiqua" w:cs="Times New Roman"/>
          <w:sz w:val="24"/>
          <w:szCs w:val="24"/>
        </w:rPr>
        <w:t xml:space="preserve">, such as </w:t>
      </w:r>
      <w:r w:rsidR="00346DE2" w:rsidRPr="00346DE2">
        <w:rPr>
          <w:rFonts w:ascii="Book Antiqua" w:hAnsi="Book Antiqua" w:cs="Times New Roman"/>
          <w:sz w:val="24"/>
          <w:szCs w:val="24"/>
        </w:rPr>
        <w:t xml:space="preserve">ethnicity, genetics, family history, dietary habits and physical </w:t>
      </w:r>
      <w:proofErr w:type="gramStart"/>
      <w:r w:rsidR="00346DE2" w:rsidRPr="00346DE2">
        <w:rPr>
          <w:rFonts w:ascii="Book Antiqua" w:hAnsi="Book Antiqua" w:cs="Times New Roman"/>
          <w:sz w:val="24"/>
          <w:szCs w:val="24"/>
        </w:rPr>
        <w:t>activity</w:t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proofErr w:type="gramEnd"/>
      <w:r w:rsidR="004175AD">
        <w:rPr>
          <w:rFonts w:ascii="Book Antiqua" w:hAnsi="Book Antiqua" w:cs="Times New Roman" w:hint="eastAsia"/>
          <w:noProof/>
          <w:sz w:val="24"/>
          <w:szCs w:val="24"/>
          <w:vertAlign w:val="superscript"/>
        </w:rPr>
        <w:t>1</w:t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13427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205F2D" w:rsidRPr="000F2571">
        <w:rPr>
          <w:rFonts w:ascii="Book Antiqua" w:hAnsi="Book Antiqua" w:cs="Times New Roman"/>
          <w:sz w:val="24"/>
          <w:szCs w:val="24"/>
        </w:rPr>
        <w:t xml:space="preserve">Obesity is a </w:t>
      </w:r>
      <w:r w:rsidR="0052212B">
        <w:rPr>
          <w:rFonts w:ascii="Book Antiqua" w:hAnsi="Book Antiqua" w:cs="Times New Roman"/>
          <w:sz w:val="24"/>
          <w:szCs w:val="24"/>
        </w:rPr>
        <w:t>usual</w:t>
      </w:r>
      <w:r w:rsidR="00FD54EF" w:rsidRPr="000F2571">
        <w:rPr>
          <w:rFonts w:ascii="Book Antiqua" w:hAnsi="Book Antiqua" w:cs="Times New Roman"/>
          <w:sz w:val="24"/>
          <w:szCs w:val="24"/>
        </w:rPr>
        <w:t xml:space="preserve"> risk factor for</w:t>
      </w:r>
      <w:r w:rsidR="00205F2D" w:rsidRPr="000F2571">
        <w:rPr>
          <w:rFonts w:ascii="Book Antiqua" w:hAnsi="Book Antiqua" w:cs="Times New Roman"/>
          <w:sz w:val="24"/>
          <w:szCs w:val="24"/>
        </w:rPr>
        <w:t xml:space="preserve"> GDM and </w:t>
      </w:r>
      <w:r w:rsidRPr="000F2571">
        <w:rPr>
          <w:rFonts w:ascii="Book Antiqua" w:eastAsia="DengXian" w:hAnsi="Book Antiqua" w:cs="Times New Roman"/>
          <w:sz w:val="24"/>
          <w:szCs w:val="24"/>
        </w:rPr>
        <w:t>c</w:t>
      </w:r>
      <w:r w:rsidR="0052212B">
        <w:rPr>
          <w:rFonts w:ascii="Book Antiqua" w:eastAsia="DengXian" w:hAnsi="Book Antiqua" w:cs="Times New Roman"/>
          <w:sz w:val="24"/>
          <w:szCs w:val="24"/>
        </w:rPr>
        <w:t>an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</w:t>
      </w:r>
      <w:r w:rsidR="001604B8" w:rsidRPr="000F2571">
        <w:rPr>
          <w:rFonts w:ascii="Book Antiqua" w:hAnsi="Book Antiqua" w:cs="Times New Roman"/>
          <w:sz w:val="24"/>
          <w:szCs w:val="24"/>
        </w:rPr>
        <w:t>cause</w:t>
      </w:r>
      <w:r w:rsidR="00AA1A2A" w:rsidRPr="000F2571">
        <w:rPr>
          <w:rFonts w:ascii="Book Antiqua" w:hAnsi="Book Antiqua" w:cs="Times New Roman"/>
          <w:sz w:val="24"/>
          <w:szCs w:val="24"/>
        </w:rPr>
        <w:t xml:space="preserve"> insulin resistance. Many biochemical mediators </w:t>
      </w:r>
      <w:r w:rsidR="0052212B">
        <w:rPr>
          <w:rFonts w:ascii="Book Antiqua" w:hAnsi="Book Antiqua" w:cs="Times New Roman"/>
          <w:sz w:val="24"/>
          <w:szCs w:val="24"/>
        </w:rPr>
        <w:t xml:space="preserve">compounded </w:t>
      </w:r>
      <w:r w:rsidR="00AA1A2A" w:rsidRPr="000F2571">
        <w:rPr>
          <w:rFonts w:ascii="Book Antiqua" w:hAnsi="Book Antiqua" w:cs="Times New Roman"/>
          <w:sz w:val="24"/>
          <w:szCs w:val="24"/>
        </w:rPr>
        <w:t>in the adipose tissue and secreted in the</w:t>
      </w:r>
      <w:r w:rsidR="00334C76">
        <w:rPr>
          <w:rFonts w:ascii="Book Antiqua" w:hAnsi="Book Antiqua" w:cs="Times New Roman"/>
          <w:sz w:val="24"/>
          <w:szCs w:val="24"/>
        </w:rPr>
        <w:t xml:space="preserve"> </w:t>
      </w:r>
      <w:r w:rsidR="00334C76" w:rsidRPr="00334C76">
        <w:rPr>
          <w:rFonts w:ascii="Book Antiqua" w:hAnsi="Book Antiqua" w:cs="Times New Roman"/>
          <w:sz w:val="24"/>
          <w:szCs w:val="24"/>
        </w:rPr>
        <w:t>circulatory</w:t>
      </w:r>
      <w:r w:rsidR="00A579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34C76" w:rsidRPr="00334C76">
        <w:rPr>
          <w:rFonts w:ascii="Book Antiqua" w:hAnsi="Book Antiqua" w:cs="Times New Roman"/>
          <w:sz w:val="24"/>
          <w:szCs w:val="24"/>
        </w:rPr>
        <w:t>system</w:t>
      </w:r>
      <w:r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AA1A2A" w:rsidRPr="000F2571">
        <w:rPr>
          <w:rFonts w:ascii="Book Antiqua" w:hAnsi="Book Antiqua" w:cs="Times New Roman"/>
          <w:sz w:val="24"/>
          <w:szCs w:val="24"/>
        </w:rPr>
        <w:t xml:space="preserve"> such as </w:t>
      </w:r>
      <w:proofErr w:type="spellStart"/>
      <w:r w:rsidR="00334C76">
        <w:rPr>
          <w:rFonts w:ascii="Book Antiqua" w:hAnsi="Book Antiqua" w:cs="Times New Roman"/>
          <w:sz w:val="24"/>
          <w:szCs w:val="24"/>
        </w:rPr>
        <w:t>resistin</w:t>
      </w:r>
      <w:proofErr w:type="spellEnd"/>
      <w:r w:rsidR="00AA1A2A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1604B8" w:rsidRPr="000F2571">
        <w:rPr>
          <w:rFonts w:ascii="Book Antiqua" w:hAnsi="Book Antiqua" w:cs="Times New Roman"/>
          <w:sz w:val="24"/>
          <w:szCs w:val="24"/>
        </w:rPr>
        <w:t xml:space="preserve">adiponectin </w:t>
      </w:r>
      <w:r w:rsidR="00AA1A2A" w:rsidRPr="000F2571">
        <w:rPr>
          <w:rFonts w:ascii="Book Antiqua" w:hAnsi="Book Antiqua" w:cs="Times New Roman"/>
          <w:sz w:val="24"/>
          <w:szCs w:val="24"/>
        </w:rPr>
        <w:t>and</w:t>
      </w:r>
      <w:r w:rsidR="001604B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34C76">
        <w:rPr>
          <w:rFonts w:ascii="Book Antiqua" w:hAnsi="Book Antiqua" w:cs="Times New Roman"/>
          <w:sz w:val="24"/>
          <w:szCs w:val="24"/>
        </w:rPr>
        <w:t>leptin</w:t>
      </w:r>
      <w:r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AA1A2A" w:rsidRPr="000F2571">
        <w:rPr>
          <w:rFonts w:ascii="Book Antiqua" w:hAnsi="Book Antiqua" w:cs="Times New Roman"/>
          <w:sz w:val="24"/>
          <w:szCs w:val="24"/>
        </w:rPr>
        <w:t xml:space="preserve"> are suggested to correlate obesity and insulin resistance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akhshid&lt;/Author&gt;&lt;Year&gt;2015&lt;/Year&gt;&lt;RecNum&gt;447&lt;/RecNum&gt;&lt;DisplayText&gt;&lt;style face="superscript"&gt;[2]&lt;/style&gt;&lt;/DisplayText&gt;&lt;record&gt;&lt;rec-number&gt;447&lt;/rec-number&gt;&lt;foreign-keys&gt;&lt;key app="EN" db-id="xepdpsvadtwd5ueevw7p5pf2xafeax5raxwv"&gt;447&lt;/key&gt;&lt;/foreign-keys&gt;&lt;ref-type name="Journal Article"&gt;17&lt;/ref-type&gt;&lt;contributors&gt;&lt;authors&gt;&lt;author&gt;Takhshid, M. A.&lt;/author&gt;&lt;author&gt;Haem, Z.&lt;/author&gt;&lt;author&gt;Aboualizadeh, F.&lt;/author&gt;&lt;/authors&gt;&lt;/contributors&gt;&lt;auth-address&gt;Diagnostic Laboratory Sciences and Technology Research Center, School of Paramedical Sciences, Shiraz University of Medical Sciences, Shiraz, Iran.&lt;/auth-address&gt;&lt;titles&gt;&lt;title&gt;The association of circulating adiponectin and + 45 T/G polymorphism of adiponectin gene with gestational diabetes mellitus in Iranian population&lt;/title&gt;&lt;secondary-title&gt;J Diabetes Metab Disord&lt;/secondary-title&gt;&lt;alt-title&gt;Journal of diabetes and metabolic disorders&lt;/alt-title&gt;&lt;/titles&gt;&lt;periodical&gt;&lt;full-title&gt;J Diabetes Metab Disord&lt;/full-title&gt;&lt;abbr-1&gt;Journal of diabetes and metabolic disorders&lt;/abbr-1&gt;&lt;/periodical&gt;&lt;alt-periodical&gt;&lt;full-title&gt;J Diabetes Metab Disord&lt;/full-title&gt;&lt;abbr-1&gt;Journal of diabetes and metabolic disorders&lt;/abbr-1&gt;&lt;/alt-periodical&gt;&lt;pages&gt;30&lt;/pages&gt;&lt;volume&gt;14&lt;/volume&gt;&lt;edition&gt;2015/04/25&lt;/edition&gt;&lt;dates&gt;&lt;year&gt;2015&lt;/year&gt;&lt;/dates&gt;&lt;isbn&gt;2251-6581 (Print)&amp;#xD;2251-6581&lt;/isbn&gt;&lt;accession-num&gt;25909078&lt;/accession-num&gt;&lt;urls&gt;&lt;related-urls&gt;&lt;url&gt;https://jdmdonline.biomedcentral.com/track/pdf/10.1186/s40200-015-0156-z&lt;/url&gt;&lt;/related-urls&gt;&lt;/urls&gt;&lt;custom2&gt;Pmc4407396&lt;/custom2&gt;&lt;electronic-resource-num&gt;10.1186/s40200-015-0156-z&lt;/electronic-resource-num&gt;&lt;remote-database-provider&gt;Nlm&lt;/remote-database-provider&gt;&lt;language&gt;eng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AA1A2A" w:rsidRPr="000F2571">
        <w:rPr>
          <w:rFonts w:ascii="Book Antiqua" w:hAnsi="Book Antiqua" w:cs="Times New Roman"/>
          <w:sz w:val="24"/>
          <w:szCs w:val="24"/>
        </w:rPr>
        <w:t>.</w:t>
      </w:r>
    </w:p>
    <w:p w14:paraId="3FD8DDAE" w14:textId="775C5272" w:rsidR="00290B3C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Adiponectin </w:t>
      </w:r>
      <w:r w:rsidR="008150AD" w:rsidRPr="000F2571">
        <w:rPr>
          <w:rFonts w:ascii="Book Antiqua" w:hAnsi="Book Antiqua" w:cs="Times New Roman"/>
          <w:sz w:val="24"/>
          <w:szCs w:val="24"/>
        </w:rPr>
        <w:t>is produced in adipose tissue and modulates various</w:t>
      </w:r>
      <w:r w:rsidR="00394339" w:rsidRPr="000F2571">
        <w:rPr>
          <w:rFonts w:ascii="Book Antiqua" w:hAnsi="Book Antiqua" w:cs="Times New Roman"/>
          <w:sz w:val="24"/>
          <w:szCs w:val="24"/>
        </w:rPr>
        <w:t xml:space="preserve"> metabolic processes</w:t>
      </w:r>
      <w:r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394339" w:rsidRPr="000F2571">
        <w:rPr>
          <w:rFonts w:ascii="Book Antiqua" w:hAnsi="Book Antiqua" w:cs="Times New Roman"/>
          <w:sz w:val="24"/>
          <w:szCs w:val="24"/>
        </w:rPr>
        <w:t xml:space="preserve"> including lipid metabolism</w:t>
      </w:r>
      <w:r w:rsidR="001604B8" w:rsidRPr="000F2571">
        <w:rPr>
          <w:rFonts w:ascii="Book Antiqua" w:hAnsi="Book Antiqua" w:cs="Times New Roman"/>
          <w:sz w:val="24"/>
          <w:szCs w:val="24"/>
        </w:rPr>
        <w:t>, glucose</w:t>
      </w:r>
      <w:r w:rsidR="00394339" w:rsidRPr="000F2571">
        <w:rPr>
          <w:rFonts w:ascii="Book Antiqua" w:hAnsi="Book Antiqua" w:cs="Times New Roman"/>
          <w:sz w:val="24"/>
          <w:szCs w:val="24"/>
        </w:rPr>
        <w:t xml:space="preserve"> and fatty acid oxidation. This hormone decreases insulin resistance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eastAsia="DengXian" w:hAnsi="Book Antiqua" w:cs="Times New Roman"/>
          <w:sz w:val="24"/>
          <w:szCs w:val="24"/>
        </w:rPr>
        <w:t>improves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 lipid metabolism and exerts anti-inflammatory properties. Decreased plasma adiponectin levels were observed in patients with </w:t>
      </w:r>
      <w:r w:rsidR="001604B8" w:rsidRPr="000F2571">
        <w:rPr>
          <w:rFonts w:ascii="Book Antiqua" w:hAnsi="Book Antiqua" w:cs="Times New Roman"/>
          <w:sz w:val="24"/>
          <w:szCs w:val="24"/>
        </w:rPr>
        <w:t>type 2 diabetes, metabolic syndrome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604B8" w:rsidRPr="000F2571">
        <w:rPr>
          <w:rFonts w:ascii="Book Antiqua" w:hAnsi="Book Antiqua" w:cs="Times New Roman"/>
          <w:sz w:val="24"/>
          <w:szCs w:val="24"/>
        </w:rPr>
        <w:t>and obesity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Pawlik, 2017 #444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7078AC" w:rsidRPr="000F2571">
        <w:rPr>
          <w:rFonts w:ascii="Book Antiqua" w:hAnsi="Book Antiqua" w:cs="Times New Roman"/>
          <w:sz w:val="24"/>
          <w:szCs w:val="24"/>
        </w:rPr>
        <w:t>. During normal pregnan</w:t>
      </w:r>
      <w:r w:rsidR="00AD544F" w:rsidRPr="000F2571">
        <w:rPr>
          <w:rFonts w:ascii="Book Antiqua" w:hAnsi="Book Antiqua" w:cs="Times New Roman"/>
          <w:sz w:val="24"/>
          <w:szCs w:val="24"/>
        </w:rPr>
        <w:t xml:space="preserve">cy, adiponectin levels progressively decline, with its </w:t>
      </w:r>
      <w:r w:rsidR="00C34E08" w:rsidRPr="000F2571">
        <w:rPr>
          <w:rFonts w:ascii="Book Antiqua" w:hAnsi="Book Antiqua" w:cs="Times New Roman"/>
          <w:sz w:val="24"/>
          <w:szCs w:val="24"/>
        </w:rPr>
        <w:t>plasma concentration reaching even lower in GDM women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C34E08" w:rsidRPr="000F2571">
        <w:rPr>
          <w:rFonts w:ascii="Book Antiqua" w:hAnsi="Book Antiqua" w:cs="Times New Roman"/>
          <w:sz w:val="24"/>
          <w:szCs w:val="24"/>
        </w:rPr>
        <w:t>.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 Previous </w:t>
      </w:r>
      <w:r w:rsidRPr="000F2571">
        <w:rPr>
          <w:rFonts w:ascii="Book Antiqua" w:eastAsia="DengXian" w:hAnsi="Book Antiqua" w:cs="Times New Roman"/>
          <w:sz w:val="24"/>
          <w:szCs w:val="24"/>
        </w:rPr>
        <w:t>studies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 suggested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that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 adiponectin</w:t>
      </w:r>
      <w:bookmarkStart w:id="228" w:name="OLE_LINK21"/>
      <w:bookmarkStart w:id="229" w:name="OLE_LINK22"/>
      <w:r w:rsidR="00536856" w:rsidRPr="000F2571">
        <w:rPr>
          <w:rFonts w:ascii="Book Antiqua" w:hAnsi="Book Antiqua" w:cs="Times New Roman"/>
          <w:sz w:val="24"/>
          <w:szCs w:val="24"/>
        </w:rPr>
        <w:t xml:space="preserve"> single nucleotide polymorphism</w:t>
      </w:r>
      <w:r w:rsidR="00887EBC" w:rsidRPr="000F2571">
        <w:rPr>
          <w:rFonts w:ascii="Book Antiqua" w:hAnsi="Book Antiqua" w:cs="Times New Roman"/>
          <w:sz w:val="24"/>
          <w:szCs w:val="24"/>
        </w:rPr>
        <w:t>s</w:t>
      </w:r>
      <w:bookmarkEnd w:id="228"/>
      <w:bookmarkEnd w:id="229"/>
      <w:r w:rsidR="00536856" w:rsidRPr="000F2571">
        <w:rPr>
          <w:rFonts w:ascii="Book Antiqua" w:hAnsi="Book Antiqua" w:cs="Times New Roman"/>
          <w:sz w:val="24"/>
          <w:szCs w:val="24"/>
        </w:rPr>
        <w:t xml:space="preserve"> (SNP</w:t>
      </w:r>
      <w:r w:rsidR="00887EBC" w:rsidRPr="000F2571">
        <w:rPr>
          <w:rFonts w:ascii="Book Antiqua" w:hAnsi="Book Antiqua" w:cs="Times New Roman"/>
          <w:sz w:val="24"/>
          <w:szCs w:val="24"/>
        </w:rPr>
        <w:t>s</w:t>
      </w:r>
      <w:r w:rsidR="00536856" w:rsidRPr="000F2571">
        <w:rPr>
          <w:rFonts w:ascii="Book Antiqua" w:hAnsi="Book Antiqua" w:cs="Times New Roman"/>
          <w:sz w:val="24"/>
          <w:szCs w:val="24"/>
        </w:rPr>
        <w:t>) could influence the concentration of plasma adiponectin and subsequently insulin sensitivity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48L0F1dGhvcj48WWVhcj4yMDE1PC9ZZWFyPjxSZWNO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48L0F1dGhvcj48WWVhcj4yMDE1PC9ZZWFyPjxSZWNO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-6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536856" w:rsidRPr="000F2571">
        <w:rPr>
          <w:rFonts w:ascii="Book Antiqua" w:hAnsi="Book Antiqua" w:cs="Times New Roman"/>
          <w:sz w:val="24"/>
          <w:szCs w:val="24"/>
        </w:rPr>
        <w:t>.</w:t>
      </w:r>
    </w:p>
    <w:p w14:paraId="7DBD3E5D" w14:textId="52EBE8B3" w:rsidR="00EC0CD5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Studies have </w:t>
      </w:r>
      <w:r w:rsidR="00334C76">
        <w:rPr>
          <w:rFonts w:ascii="Book Antiqua" w:hAnsi="Book Antiqua" w:cs="Times New Roman"/>
          <w:sz w:val="24"/>
          <w:szCs w:val="24"/>
        </w:rPr>
        <w:t>paid attention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53BF3">
        <w:rPr>
          <w:rFonts w:ascii="Book Antiqua" w:hAnsi="Book Antiqua" w:cs="Times New Roman"/>
          <w:sz w:val="24"/>
          <w:szCs w:val="24"/>
        </w:rPr>
        <w:t>to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72B92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Pr="000F2571">
        <w:rPr>
          <w:rFonts w:ascii="Book Antiqua" w:hAnsi="Book Antiqua" w:cs="Times New Roman"/>
          <w:sz w:val="24"/>
          <w:szCs w:val="24"/>
        </w:rPr>
        <w:t>SNPs</w:t>
      </w:r>
      <w:r w:rsidR="00334C76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353BF3" w:rsidRPr="00353BF3">
        <w:rPr>
          <w:rFonts w:ascii="Book Antiqua" w:hAnsi="Book Antiqua" w:cs="Times New Roman"/>
          <w:i/>
          <w:sz w:val="24"/>
          <w:szCs w:val="24"/>
        </w:rPr>
        <w:t xml:space="preserve">+45T/G </w:t>
      </w:r>
      <w:r w:rsidR="00353BF3" w:rsidRPr="00353BF3">
        <w:rPr>
          <w:rFonts w:ascii="Book Antiqua" w:hAnsi="Book Antiqua" w:cs="Times New Roman"/>
          <w:sz w:val="24"/>
          <w:szCs w:val="24"/>
        </w:rPr>
        <w:t>in exon 2</w:t>
      </w:r>
      <w:r w:rsidR="00353BF3" w:rsidRPr="00353BF3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353BF3" w:rsidRPr="00353BF3">
        <w:rPr>
          <w:rFonts w:ascii="Book Antiqua" w:hAnsi="Book Antiqua" w:cs="Times New Roman"/>
          <w:sz w:val="24"/>
          <w:szCs w:val="24"/>
        </w:rPr>
        <w:t>and</w:t>
      </w:r>
      <w:r w:rsidR="00353BF3" w:rsidRPr="00353BF3">
        <w:rPr>
          <w:rFonts w:ascii="Book Antiqua" w:hAnsi="Book Antiqua" w:cs="Times New Roman"/>
          <w:i/>
          <w:sz w:val="24"/>
          <w:szCs w:val="24"/>
        </w:rPr>
        <w:t xml:space="preserve"> +276G/C in </w:t>
      </w:r>
      <w:r w:rsidR="00353BF3" w:rsidRPr="00353BF3">
        <w:rPr>
          <w:rFonts w:ascii="Book Antiqua" w:hAnsi="Book Antiqua" w:cs="Times New Roman"/>
          <w:sz w:val="24"/>
          <w:szCs w:val="24"/>
        </w:rPr>
        <w:t>intron 2,</w:t>
      </w:r>
      <w:r w:rsidR="00353BF3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-11391G/A</w:t>
      </w:r>
      <w:r w:rsidRPr="000F2571">
        <w:rPr>
          <w:rFonts w:ascii="Book Antiqua" w:hAnsi="Book Antiqua" w:cs="Times New Roman"/>
          <w:sz w:val="24"/>
          <w:szCs w:val="24"/>
        </w:rPr>
        <w:t xml:space="preserve"> and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 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in the promoter region. </w:t>
      </w:r>
      <w:r w:rsidR="00195B09" w:rsidRPr="00195B09">
        <w:rPr>
          <w:rFonts w:ascii="Book Antiqua" w:hAnsi="Book Antiqua" w:cs="Times New Roman"/>
          <w:sz w:val="24"/>
          <w:szCs w:val="24"/>
        </w:rPr>
        <w:t>The two adiponectin</w:t>
      </w:r>
      <w:r w:rsidR="00195B09">
        <w:rPr>
          <w:rFonts w:ascii="Book Antiqua" w:hAnsi="Book Antiqua" w:cs="Times New Roman"/>
          <w:sz w:val="24"/>
          <w:szCs w:val="24"/>
        </w:rPr>
        <w:t xml:space="preserve"> </w:t>
      </w:r>
      <w:r w:rsidR="00195B09" w:rsidRPr="00195B09">
        <w:rPr>
          <w:rFonts w:ascii="Book Antiqua" w:hAnsi="Book Antiqua" w:cs="Times New Roman"/>
          <w:sz w:val="24"/>
          <w:szCs w:val="24"/>
        </w:rPr>
        <w:t>linkage disequilibrium blocks are where these four variants located within.</w:t>
      </w:r>
      <w:r w:rsidR="00195B09">
        <w:rPr>
          <w:rFonts w:ascii="Book Antiqua" w:hAnsi="Book Antiqua" w:cs="Times New Roman"/>
          <w:sz w:val="24"/>
          <w:szCs w:val="24"/>
        </w:rPr>
        <w:t xml:space="preserve"> B</w:t>
      </w:r>
      <w:r w:rsidR="003B23A3" w:rsidRPr="000F2571">
        <w:rPr>
          <w:rFonts w:ascii="Book Antiqua" w:hAnsi="Book Antiqua" w:cs="Times New Roman"/>
          <w:sz w:val="24"/>
          <w:szCs w:val="24"/>
        </w:rPr>
        <w:t>lock 1, comprising the promoter sequence spanning the region -14811 to -4120, and block 2, encompassing the exons in the region -450 to +4545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akhshid&lt;/Author&gt;&lt;Year&gt;2015&lt;/Year&gt;&lt;RecNum&gt;447&lt;/RecNum&gt;&lt;DisplayText&gt;&lt;style face="superscript"&gt;[2]&lt;/style&gt;&lt;/DisplayText&gt;&lt;record&gt;&lt;rec-number&gt;447&lt;/rec-number&gt;&lt;foreign-keys&gt;&lt;key app="EN" db-id="xepdpsvadtwd5ueevw7p5pf2xafeax5raxwv"&gt;447&lt;/key&gt;&lt;/foreign-keys&gt;&lt;ref-type name="Journal Article"&gt;17&lt;/ref-type&gt;&lt;contributors&gt;&lt;authors&gt;&lt;author&gt;Takhshid, M. A.&lt;/author&gt;&lt;author&gt;Haem, Z.&lt;/author&gt;&lt;author&gt;Aboualizadeh, F.&lt;/author&gt;&lt;/authors&gt;&lt;/contributors&gt;&lt;auth-address&gt;Diagnostic Laboratory Sciences and Technology Research Center, School of Paramedical Sciences, Shiraz University of Medical Sciences, Shiraz, Iran.&lt;/auth-address&gt;&lt;titles&gt;&lt;title&gt;The association of circulating adiponectin and + 45 T/G polymorphism of adiponectin gene with gestational diabetes mellitus in Iranian population&lt;/title&gt;&lt;secondary-title&gt;J Diabetes Metab Disord&lt;/secondary-title&gt;&lt;alt-title&gt;Journal of diabetes and metabolic disorders&lt;/alt-title&gt;&lt;/titles&gt;&lt;periodical&gt;&lt;full-title&gt;J Diabetes Metab Disord&lt;/full-title&gt;&lt;abbr-1&gt;Journal of diabetes and metabolic disorders&lt;/abbr-1&gt;&lt;/periodical&gt;&lt;alt-periodical&gt;&lt;full-title&gt;J Diabetes Metab Disord&lt;/full-title&gt;&lt;abbr-1&gt;Journal of diabetes and metabolic disorders&lt;/abbr-1&gt;&lt;/alt-periodical&gt;&lt;pages&gt;30&lt;/pages&gt;&lt;volume&gt;14&lt;/volume&gt;&lt;edition&gt;2015/04/25&lt;/edition&gt;&lt;dates&gt;&lt;year&gt;2015&lt;/year&gt;&lt;/dates&gt;&lt;isbn&gt;2251-6581 (Print)&amp;#xD;2251-6581&lt;/isbn&gt;&lt;accession-num&gt;25909078&lt;/accession-num&gt;&lt;urls&gt;&lt;related-urls&gt;&lt;url&gt;https://jdmdonline.biomedcentral.com/track/pdf/10.1186/s40200-015-0156-z&lt;/url&gt;&lt;/related-urls&gt;&lt;/urls&gt;&lt;custom2&gt;Pmc4407396&lt;/custom2&gt;&lt;electronic-resource-num&gt;10.1186/s40200-015-0156-z&lt;/electronic-resource-num&gt;&lt;remote-database-provider&gt;Nlm&lt;/remote-database-provider&gt;&lt;language&gt;eng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3B23A3" w:rsidRPr="000F2571">
        <w:rPr>
          <w:rFonts w:ascii="Book Antiqua" w:hAnsi="Book Antiqua" w:cs="Times New Roman"/>
          <w:sz w:val="24"/>
          <w:szCs w:val="24"/>
        </w:rPr>
        <w:t>.</w:t>
      </w:r>
      <w:r w:rsidR="003F42B3" w:rsidRPr="000F2571">
        <w:rPr>
          <w:rFonts w:ascii="Book Antiqua" w:hAnsi="Book Antiqua" w:cs="Times New Roman"/>
          <w:sz w:val="24"/>
          <w:szCs w:val="24"/>
        </w:rPr>
        <w:t xml:space="preserve"> The </w:t>
      </w:r>
      <w:r w:rsidR="00DB2D13">
        <w:rPr>
          <w:rFonts w:ascii="Book Antiqua" w:eastAsia="DengXian" w:hAnsi="Book Antiqua" w:cs="Times New Roman"/>
          <w:sz w:val="24"/>
          <w:szCs w:val="24"/>
        </w:rPr>
        <w:t>conclusions</w:t>
      </w:r>
      <w:r w:rsidR="003F42B3" w:rsidRPr="000F2571">
        <w:rPr>
          <w:rFonts w:ascii="Book Antiqua" w:hAnsi="Book Antiqua" w:cs="Times New Roman"/>
          <w:sz w:val="24"/>
          <w:szCs w:val="24"/>
        </w:rPr>
        <w:t xml:space="preserve"> of these studies have been </w:t>
      </w:r>
      <w:r w:rsidR="00DB2D13">
        <w:rPr>
          <w:rFonts w:ascii="Book Antiqua" w:hAnsi="Book Antiqua" w:cs="Times New Roman"/>
          <w:sz w:val="24"/>
          <w:szCs w:val="24"/>
        </w:rPr>
        <w:t xml:space="preserve">disputed </w:t>
      </w:r>
      <w:r w:rsidR="00572B92" w:rsidRPr="000F2571">
        <w:rPr>
          <w:rFonts w:ascii="Book Antiqua" w:hAnsi="Book Antiqua" w:cs="Times New Roman"/>
          <w:sz w:val="24"/>
          <w:szCs w:val="24"/>
        </w:rPr>
        <w:t>regarding</w:t>
      </w:r>
      <w:r w:rsidR="00F140BC" w:rsidRPr="000F2571">
        <w:rPr>
          <w:rFonts w:ascii="Book Antiqua" w:hAnsi="Book Antiqua" w:cs="Times New Roman"/>
          <w:sz w:val="24"/>
          <w:szCs w:val="24"/>
        </w:rPr>
        <w:t xml:space="preserve"> whether</w:t>
      </w:r>
      <w:r w:rsidR="00DB2D13" w:rsidRPr="00DB2D13">
        <w:rPr>
          <w:rFonts w:ascii="Book Antiqua" w:hAnsi="Book Antiqua" w:cs="Times New Roman"/>
          <w:sz w:val="24"/>
          <w:szCs w:val="24"/>
        </w:rPr>
        <w:t xml:space="preserve"> the metabolic phenotypes of GDM are influenced by the variability at this locus</w:t>
      </w:r>
      <w:r w:rsidR="00DB2D13">
        <w:rPr>
          <w:rFonts w:ascii="Book Antiqua" w:hAnsi="Book Antiqua" w:cs="Times New Roman"/>
          <w:sz w:val="24"/>
          <w:szCs w:val="24"/>
        </w:rPr>
        <w:t xml:space="preserve"> </w:t>
      </w:r>
      <w:r w:rsidR="00F140BC" w:rsidRPr="000F2571">
        <w:rPr>
          <w:rFonts w:ascii="Book Antiqua" w:hAnsi="Book Antiqua" w:cs="Times New Roman"/>
          <w:sz w:val="24"/>
          <w:szCs w:val="24"/>
        </w:rPr>
        <w:t xml:space="preserve">and which polymorphisms </w:t>
      </w:r>
      <w:r w:rsidR="00DB2D13">
        <w:rPr>
          <w:rFonts w:ascii="Book Antiqua" w:hAnsi="Book Antiqua" w:cs="Times New Roman"/>
          <w:sz w:val="24"/>
          <w:szCs w:val="24"/>
        </w:rPr>
        <w:t xml:space="preserve">contribute to this </w:t>
      </w:r>
      <w:r w:rsidR="00F140BC" w:rsidRPr="000F2571">
        <w:rPr>
          <w:rFonts w:ascii="Book Antiqua" w:hAnsi="Book Antiqua" w:cs="Times New Roman"/>
          <w:sz w:val="24"/>
          <w:szCs w:val="24"/>
        </w:rPr>
        <w:t>effect.</w:t>
      </w:r>
      <w:r w:rsidR="007F3E2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For example, </w:t>
      </w:r>
      <w:r w:rsidR="007F3E2C" w:rsidRPr="000F2571">
        <w:rPr>
          <w:rFonts w:ascii="Book Antiqua" w:hAnsi="Book Antiqua" w:cs="Times New Roman"/>
          <w:sz w:val="24"/>
          <w:szCs w:val="24"/>
        </w:rPr>
        <w:t xml:space="preserve">Low </w:t>
      </w:r>
      <w:r w:rsidR="007F3E2C" w:rsidRPr="004175AD">
        <w:rPr>
          <w:rFonts w:ascii="Book Antiqua" w:hAnsi="Book Antiqua" w:cs="Times New Roman"/>
          <w:i/>
          <w:sz w:val="24"/>
          <w:szCs w:val="24"/>
        </w:rPr>
        <w:t>et al</w: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c8L0F1dGhvcj48WWVhcj4yMDExPC9ZZWFyPjxSZWNO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c8L0F1dGhvcj48WWVhcj4yMDExPC9ZZWFyPjxSZWNO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Low, 2011 #454" w:history="1">
        <w:r w:rsidR="004175AD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7F3E2C" w:rsidRPr="000F2571">
        <w:rPr>
          <w:rFonts w:ascii="Book Antiqua" w:hAnsi="Book Antiqua" w:cs="Times New Roman"/>
          <w:sz w:val="24"/>
          <w:szCs w:val="24"/>
        </w:rPr>
        <w:t xml:space="preserve"> reported that 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a 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significant association was found between </w:t>
      </w:r>
      <w:r w:rsidR="00DD7213" w:rsidRPr="000F2571">
        <w:rPr>
          <w:rFonts w:ascii="Book Antiqua" w:hAnsi="Book Antiqua" w:cs="Times New Roman"/>
          <w:i/>
          <w:sz w:val="24"/>
          <w:szCs w:val="24"/>
        </w:rPr>
        <w:t xml:space="preserve">SNP </w:t>
      </w:r>
      <w:r w:rsidR="00DD7213" w:rsidRPr="000F2571">
        <w:rPr>
          <w:rFonts w:ascii="Book Antiqua" w:hAnsi="Book Antiqua" w:cs="Times New Roman"/>
          <w:i/>
          <w:sz w:val="24"/>
          <w:szCs w:val="24"/>
        </w:rPr>
        <w:lastRenderedPageBreak/>
        <w:t>45T/G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eastAsia="DengXian" w:hAnsi="Book Antiqua" w:cs="Times New Roman"/>
          <w:sz w:val="24"/>
          <w:szCs w:val="24"/>
        </w:rPr>
        <w:t>and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GDM</w:t>
      </w:r>
      <w:r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and normal patients with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the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TT genotype </w:t>
      </w:r>
      <w:r w:rsidRPr="000F2571">
        <w:rPr>
          <w:rFonts w:ascii="Book Antiqua" w:eastAsia="DengXian" w:hAnsi="Book Antiqua" w:cs="Times New Roman"/>
          <w:sz w:val="24"/>
          <w:szCs w:val="24"/>
        </w:rPr>
        <w:t>had significantly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higher plasma adiponectin </w:t>
      </w:r>
      <w:r w:rsidRPr="000F2571">
        <w:rPr>
          <w:rFonts w:ascii="Book Antiqua" w:eastAsia="DengXian" w:hAnsi="Book Antiqua" w:cs="Times New Roman"/>
          <w:sz w:val="24"/>
          <w:szCs w:val="24"/>
        </w:rPr>
        <w:t>levels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compared to</w:t>
      </w:r>
      <w:r w:rsidR="00572B92" w:rsidRPr="000F2571">
        <w:rPr>
          <w:rFonts w:ascii="Book Antiqua" w:hAnsi="Book Antiqua" w:cs="Times New Roman"/>
          <w:sz w:val="24"/>
          <w:szCs w:val="24"/>
        </w:rPr>
        <w:t xml:space="preserve"> those in the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TG or GG genotype group. </w:t>
      </w:r>
      <w:proofErr w:type="spellStart"/>
      <w:r w:rsidRPr="000F2571">
        <w:rPr>
          <w:rFonts w:ascii="Book Antiqua" w:hAnsi="Book Antiqua" w:cs="Times New Roman"/>
          <w:sz w:val="24"/>
          <w:szCs w:val="24"/>
        </w:rPr>
        <w:t>Beltcheva</w:t>
      </w:r>
      <w:proofErr w:type="spellEnd"/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4175AD">
        <w:rPr>
          <w:rFonts w:ascii="Book Antiqua" w:hAnsi="Book Antiqua" w:cs="Times New Roman"/>
          <w:i/>
          <w:sz w:val="24"/>
          <w:szCs w:val="24"/>
        </w:rPr>
        <w:t>et al</w: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4175AD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175AD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reported that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is </w:t>
      </w:r>
      <w:r w:rsidRPr="000F2571">
        <w:rPr>
          <w:rFonts w:ascii="Book Antiqua" w:eastAsia="DengXian" w:hAnsi="Book Antiqua" w:cs="Times New Roman"/>
          <w:sz w:val="24"/>
          <w:szCs w:val="24"/>
        </w:rPr>
        <w:t>associated</w:t>
      </w:r>
      <w:r w:rsidRPr="000F2571">
        <w:rPr>
          <w:rFonts w:ascii="Book Antiqua" w:hAnsi="Book Antiqua" w:cs="Times New Roman"/>
          <w:sz w:val="24"/>
          <w:szCs w:val="24"/>
        </w:rPr>
        <w:t xml:space="preserve"> with gestational diabetes.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36D0B">
        <w:rPr>
          <w:rFonts w:ascii="Book Antiqua" w:hAnsi="Book Antiqua" w:cs="Times New Roman"/>
          <w:sz w:val="24"/>
          <w:szCs w:val="24"/>
        </w:rPr>
        <w:t xml:space="preserve">According to </w:t>
      </w:r>
      <w:r w:rsidR="00A336CA">
        <w:rPr>
          <w:rFonts w:ascii="Book Antiqua" w:hAnsi="Book Antiqua" w:cs="Times New Roman" w:hint="eastAsia"/>
          <w:sz w:val="24"/>
          <w:szCs w:val="24"/>
        </w:rPr>
        <w:t>Daher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D7213" w:rsidRPr="004175AD">
        <w:rPr>
          <w:rFonts w:ascii="Book Antiqua" w:hAnsi="Book Antiqua" w:cs="Times New Roman"/>
          <w:i/>
          <w:sz w:val="24"/>
          <w:szCs w:val="24"/>
        </w:rPr>
        <w:t>et al</w:t>
      </w:r>
      <w:r w:rsidR="004175AD" w:rsidRPr="000F2571">
        <w:rPr>
          <w:rFonts w:ascii="Book Antiqua" w:eastAsia="DengXian" w:hAnsi="Book Antiqua" w:cs="Times New Roman"/>
          <w:sz w:val="24"/>
          <w:szCs w:val="24"/>
        </w:rPr>
        <w:fldChar w:fldCharType="begin"/>
      </w:r>
      <w:r w:rsidR="004175AD" w:rsidRPr="000F2571">
        <w:rPr>
          <w:rFonts w:ascii="Book Antiqua" w:eastAsia="DengXian" w:hAnsi="Book Antiqua" w:cs="Times New Roman"/>
          <w:sz w:val="24"/>
          <w:szCs w:val="24"/>
        </w:rPr>
        <w:instrText xml:space="preserve"> ADDIN EN.CITE &lt;EndNote&gt;&lt;Cite&gt;&lt;Author&gt;Daher&lt;/Author&gt;&lt;Year&gt;2011&lt;/Year&gt;&lt;RecNum&gt;377&lt;/RecNum&gt;&lt;DisplayText&gt;&lt;style face="superscript"&gt;[8]&lt;/style&gt;&lt;/DisplayText&gt;&lt;record&gt;&lt;rec-number&gt;377&lt;/rec-number&gt;&lt;foreign-keys&gt;&lt;key app="EN" db-id="xepdpsvadtwd5ueevw7p5pf2xafeax5raxwv"&gt;377&lt;/key&gt;&lt;/foreign-keys&gt;&lt;ref-type name="Journal Article"&gt;17&lt;/ref-type&gt;&lt;contributors&gt;&lt;authors&gt;&lt;author&gt;Daher, S.&lt;/author&gt;&lt;author&gt;Torloni, M. R.&lt;/author&gt;&lt;author&gt;Gueuvoghlanian-Silva, B. Y.&lt;/author&gt;&lt;author&gt;Moron, A. F.&lt;/author&gt;&lt;author&gt;Mattar, R.&lt;/author&gt;&lt;/authors&gt;&lt;/contributors&gt;&lt;auth-address&gt;S. Daher, Rua Bela Cintra 1920 ap41- CEP01415-002, São Paulo-SP, Brazil&lt;/auth-address&gt;&lt;titles&gt;&lt;title&gt;Inflammatory mediator gene polymorphisms and gestational diabetes: A review of the literature&lt;/title&gt;&lt;secondary-title&gt;Journal of Reproductive Immunology&lt;/secondary-title&gt;&lt;/titles&gt;&lt;periodical&gt;&lt;full-title&gt;Journal Of Reproductive Immunology&lt;/full-title&gt;&lt;/periodical&gt;&lt;pages&gt;111-116&lt;/pages&gt;&lt;volume&gt;90&lt;/volume&gt;&lt;number&gt;1&lt;/number&gt;&lt;keywords&gt;&lt;keyword&gt;leptin&lt;/keyword&gt;&lt;keyword&gt;mannose binding lectin&lt;/keyword&gt;&lt;keyword&gt;advanced glycation end product receptor&lt;/keyword&gt;&lt;keyword&gt;unclassified drug&lt;/keyword&gt;&lt;keyword&gt;article&lt;/keyword&gt;&lt;keyword&gt;blood sampling&lt;/keyword&gt;&lt;keyword&gt;body mass&lt;/keyword&gt;&lt;keyword&gt;genetic association&lt;/keyword&gt;&lt;keyword&gt;genetic polymorphism&lt;/keyword&gt;&lt;keyword&gt;human&lt;/keyword&gt;&lt;keyword&gt;inflammation&lt;/keyword&gt;&lt;keyword&gt;obesity&lt;/keyword&gt;&lt;keyword&gt;pregnancy diabetes mellitus&lt;/keyword&gt;&lt;keyword&gt;priority journal&lt;/keyword&gt;&lt;keyword&gt;single nucleotide polymorphism&lt;/keyword&gt;&lt;/keywords&gt;&lt;dates&gt;&lt;year&gt;2011&lt;/year&gt;&lt;/dates&gt;&lt;isbn&gt;0165-0378&amp;#xD;1872-7603&lt;/isbn&gt;&lt;work-type&gt;Article&lt;/work-type&gt;&lt;urls&gt;&lt;related-urls&gt;&lt;url&gt;http://www.embase.com/search/results?subaction=viewrecord&amp;amp;from=export&amp;amp;id=L51481054&lt;/url&gt;&lt;url&gt;http://dx.doi.org/10.1016/j.jri.2011.04.008&lt;/url&gt;&lt;/related-urls&gt;&lt;/urls&gt;&lt;custom5&gt;21684013&lt;/custom5&gt;&lt;electronic-resource-num&gt;10.1016/j.jri.2011.04.008&lt;/electronic-resource-num&gt;&lt;remote-database-name&gt;Embase&amp;#xD;Medline&lt;/remote-database-name&gt;&lt;language&gt;English&lt;/language&gt;&lt;/record&gt;&lt;/Cite&gt;&lt;/EndNote&gt;</w:instrText>
      </w:r>
      <w:r w:rsidR="004175AD" w:rsidRPr="000F2571">
        <w:rPr>
          <w:rFonts w:ascii="Book Antiqua" w:eastAsia="DengXian" w:hAnsi="Book Antiqua" w:cs="Times New Roman"/>
          <w:sz w:val="24"/>
          <w:szCs w:val="24"/>
        </w:rPr>
        <w:fldChar w:fldCharType="separate"/>
      </w:r>
      <w:r w:rsidR="004175AD" w:rsidRPr="000F2571">
        <w:rPr>
          <w:rFonts w:ascii="Book Antiqua" w:eastAsia="DengXian" w:hAnsi="Book Antiqua" w:cs="Times New Roman"/>
          <w:noProof/>
          <w:sz w:val="24"/>
          <w:szCs w:val="24"/>
          <w:vertAlign w:val="superscript"/>
        </w:rPr>
        <w:t>[</w:t>
      </w:r>
      <w:hyperlink w:anchor="_ENREF_8" w:tooltip="Daher, 2011 #377" w:history="1">
        <w:r w:rsidR="004175AD" w:rsidRPr="000F2571">
          <w:rPr>
            <w:rFonts w:ascii="Book Antiqua" w:eastAsia="DengXian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4175AD" w:rsidRPr="000F2571">
        <w:rPr>
          <w:rFonts w:ascii="Book Antiqua" w:eastAsia="DengXian" w:hAnsi="Book Antiqua" w:cs="Times New Roman"/>
          <w:noProof/>
          <w:sz w:val="24"/>
          <w:szCs w:val="24"/>
          <w:vertAlign w:val="superscript"/>
        </w:rPr>
        <w:t>]</w:t>
      </w:r>
      <w:r w:rsidR="004175AD" w:rsidRPr="000F2571">
        <w:rPr>
          <w:rFonts w:ascii="Book Antiqua" w:eastAsia="DengXian" w:hAnsi="Book Antiqua" w:cs="Times New Roman"/>
          <w:sz w:val="24"/>
          <w:szCs w:val="24"/>
        </w:rPr>
        <w:fldChar w:fldCharType="end"/>
      </w:r>
      <w:r w:rsidR="00136D0B">
        <w:rPr>
          <w:rFonts w:ascii="Book Antiqua" w:eastAsia="DengXian" w:hAnsi="Book Antiqua" w:cs="Times New Roman"/>
          <w:sz w:val="24"/>
          <w:szCs w:val="24"/>
        </w:rPr>
        <w:t xml:space="preserve">, </w:t>
      </w:r>
      <w:r w:rsidR="00136D0B" w:rsidRPr="00136D0B">
        <w:rPr>
          <w:rFonts w:ascii="Book Antiqua" w:eastAsia="DengXian" w:hAnsi="Book Antiqua" w:cs="Times New Roman"/>
          <w:sz w:val="24"/>
          <w:szCs w:val="24"/>
        </w:rPr>
        <w:t>GDM is not associated with +45T/G and -11377C/G polymorphisms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Pr="000F2571">
        <w:rPr>
          <w:rFonts w:ascii="Book Antiqua" w:hAnsi="Book Antiqua" w:cs="Times New Roman"/>
          <w:sz w:val="24"/>
          <w:szCs w:val="24"/>
        </w:rPr>
        <w:t xml:space="preserve">Reasons for the conflicting results </w:t>
      </w:r>
      <w:r w:rsidRPr="000F2571">
        <w:rPr>
          <w:rFonts w:ascii="Book Antiqua" w:eastAsia="DengXian" w:hAnsi="Book Antiqua" w:cs="Times New Roman"/>
          <w:sz w:val="24"/>
          <w:szCs w:val="24"/>
        </w:rPr>
        <w:t>are</w:t>
      </w:r>
      <w:r w:rsidRPr="000F2571">
        <w:rPr>
          <w:rFonts w:ascii="Book Antiqua" w:hAnsi="Book Antiqua" w:cs="Times New Roman"/>
          <w:sz w:val="24"/>
          <w:szCs w:val="24"/>
        </w:rPr>
        <w:t xml:space="preserve"> small samples in a single study and the hereditary difference of ethnicity.</w:t>
      </w:r>
    </w:p>
    <w:p w14:paraId="600E740A" w14:textId="4AEEB899" w:rsidR="00EC0CD5" w:rsidRPr="000F2571" w:rsidRDefault="00CA6BA1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CA6BA1">
        <w:rPr>
          <w:rFonts w:ascii="Book Antiqua" w:hAnsi="Book Antiqua" w:cs="Times New Roman"/>
          <w:sz w:val="24"/>
          <w:szCs w:val="24"/>
        </w:rPr>
        <w:t>As the results are discrepant and +45T/G was the only polymorphism which participated in the meta-analysis, our study is meant to evaluate whether and to what extent adiponectin polymorphisms contribute to GDM.</w:t>
      </w:r>
    </w:p>
    <w:p w14:paraId="25868005" w14:textId="77777777" w:rsidR="00142FA7" w:rsidRPr="000F2571" w:rsidRDefault="00142FA7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EA183C" w14:textId="77777777" w:rsidR="00E218A4" w:rsidRPr="000F2571" w:rsidRDefault="00E353E9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 xml:space="preserve">MATERIALS AND </w:t>
      </w:r>
      <w:r w:rsidR="00432645" w:rsidRPr="000F2571">
        <w:rPr>
          <w:rFonts w:ascii="Book Antiqua" w:hAnsi="Book Antiqua" w:cs="Times New Roman"/>
          <w:b/>
          <w:sz w:val="24"/>
          <w:szCs w:val="24"/>
        </w:rPr>
        <w:t>M</w:t>
      </w:r>
      <w:r w:rsidRPr="000F2571">
        <w:rPr>
          <w:rFonts w:ascii="Book Antiqua" w:hAnsi="Book Antiqua" w:cs="Times New Roman"/>
          <w:b/>
          <w:sz w:val="24"/>
          <w:szCs w:val="24"/>
        </w:rPr>
        <w:t>ETHODS</w:t>
      </w:r>
    </w:p>
    <w:p w14:paraId="36B07629" w14:textId="77777777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Literature search strategy</w:t>
      </w:r>
    </w:p>
    <w:p w14:paraId="2AB1DDDC" w14:textId="339726BD" w:rsidR="00E218A4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Electronic databases </w:t>
      </w:r>
      <w:r w:rsidR="00032D12" w:rsidRPr="00032D12">
        <w:rPr>
          <w:rFonts w:ascii="Book Antiqua" w:hAnsi="Book Antiqua" w:cs="Times New Roman"/>
          <w:sz w:val="24"/>
          <w:szCs w:val="24"/>
        </w:rPr>
        <w:t>PubMed</w:t>
      </w:r>
      <w:r w:rsidR="00032D12">
        <w:rPr>
          <w:rFonts w:ascii="Book Antiqua" w:hAnsi="Book Antiqua" w:cs="Times New Roman"/>
          <w:sz w:val="24"/>
          <w:szCs w:val="24"/>
        </w:rPr>
        <w:t xml:space="preserve">, </w:t>
      </w:r>
      <w:r w:rsidR="00B2238D" w:rsidRPr="000F2571">
        <w:rPr>
          <w:rFonts w:ascii="Book Antiqua" w:hAnsi="Book Antiqua" w:cs="Times New Roman"/>
          <w:sz w:val="24"/>
          <w:szCs w:val="24"/>
        </w:rPr>
        <w:t xml:space="preserve">EMBASE, Web of Science, </w:t>
      </w:r>
      <w:r w:rsidRPr="000F2571">
        <w:rPr>
          <w:rFonts w:ascii="Book Antiqua" w:hAnsi="Book Antiqua" w:cs="Times New Roman"/>
          <w:sz w:val="24"/>
          <w:szCs w:val="24"/>
        </w:rPr>
        <w:t>WANFANG DATA, and</w:t>
      </w:r>
      <w:r w:rsidR="00032D12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CNKI were used to </w:t>
      </w:r>
      <w:r w:rsidR="00032D12">
        <w:rPr>
          <w:rFonts w:ascii="Book Antiqua" w:hAnsi="Book Antiqua" w:cs="Times New Roman"/>
          <w:sz w:val="24"/>
          <w:szCs w:val="24"/>
        </w:rPr>
        <w:t xml:space="preserve">search possibly correlation </w:t>
      </w:r>
      <w:r w:rsidRPr="000F2571">
        <w:rPr>
          <w:rFonts w:ascii="Book Antiqua" w:hAnsi="Book Antiqua" w:cs="Times New Roman"/>
          <w:sz w:val="24"/>
          <w:szCs w:val="24"/>
        </w:rPr>
        <w:t xml:space="preserve">articles on human genetic studies of ADIPOQ and GDM that had been published up to 20 October 2018. </w:t>
      </w:r>
      <w:r w:rsidRPr="000F2571">
        <w:rPr>
          <w:rFonts w:ascii="Book Antiqua" w:eastAsia="DengXian" w:hAnsi="Book Antiqua" w:cs="Times New Roman"/>
          <w:sz w:val="24"/>
          <w:szCs w:val="24"/>
        </w:rPr>
        <w:t>The search</w:t>
      </w:r>
      <w:r w:rsidRPr="000F2571">
        <w:rPr>
          <w:rFonts w:ascii="Book Antiqua" w:hAnsi="Book Antiqua" w:cs="Times New Roman"/>
          <w:sz w:val="24"/>
          <w:szCs w:val="24"/>
        </w:rPr>
        <w:t xml:space="preserve"> terms used were</w:t>
      </w:r>
      <w:r w:rsidR="00572B92" w:rsidRPr="000F2571">
        <w:rPr>
          <w:rFonts w:ascii="Book Antiqua" w:hAnsi="Book Antiqua" w:cs="Times New Roman"/>
          <w:sz w:val="24"/>
          <w:szCs w:val="24"/>
        </w:rPr>
        <w:t>:</w:t>
      </w:r>
      <w:r w:rsidRPr="000F2571">
        <w:rPr>
          <w:rFonts w:ascii="Book Antiqua" w:hAnsi="Book Antiqua" w:cs="Times New Roman"/>
          <w:sz w:val="24"/>
          <w:szCs w:val="24"/>
        </w:rPr>
        <w:t xml:space="preserve"> “Gestational diabetes mellitus”</w:t>
      </w:r>
      <w:r w:rsidR="00C810B2" w:rsidRPr="000F2571">
        <w:rPr>
          <w:rFonts w:ascii="Book Antiqua" w:hAnsi="Book Antiqua" w:cs="Times New Roman"/>
          <w:sz w:val="24"/>
          <w:szCs w:val="24"/>
        </w:rPr>
        <w:t xml:space="preserve"> or “GDM” and “adiponectin” or “ADIPOQ” and “single nucleotide polymorphism” or “polymorphism”.</w:t>
      </w:r>
    </w:p>
    <w:p w14:paraId="04990808" w14:textId="77777777" w:rsidR="00C810B2" w:rsidRPr="000F2571" w:rsidRDefault="00C810B2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D5DCD7" w14:textId="77777777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Selection criteria and data extraction</w:t>
      </w:r>
    </w:p>
    <w:p w14:paraId="10861E51" w14:textId="55ED90F0" w:rsidR="00E218A4" w:rsidRPr="000F2571" w:rsidRDefault="00A5799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56580C">
        <w:rPr>
          <w:rFonts w:ascii="Book Antiqua" w:hAnsi="Book Antiqua" w:cs="Times New Roman"/>
          <w:sz w:val="24"/>
          <w:szCs w:val="24"/>
        </w:rPr>
        <w:t xml:space="preserve">We </w:t>
      </w:r>
      <w:r w:rsidR="0056580C" w:rsidRPr="0056580C">
        <w:rPr>
          <w:rFonts w:ascii="Book Antiqua" w:hAnsi="Book Antiqua" w:cs="Times New Roman"/>
          <w:sz w:val="24"/>
          <w:szCs w:val="24"/>
        </w:rPr>
        <w:t xml:space="preserve">searched the database and identified eighty-seven articles. The selection criteria of the publications as follow: </w:t>
      </w:r>
      <w:r w:rsidR="00A241FE" w:rsidRPr="000F2571">
        <w:rPr>
          <w:rFonts w:ascii="Book Antiqua" w:hAnsi="Book Antiqua" w:cs="Times New Roman"/>
          <w:sz w:val="24"/>
          <w:szCs w:val="24"/>
        </w:rPr>
        <w:t>(</w:t>
      </w:r>
      <w:r w:rsidR="004175AD" w:rsidRPr="000F2571">
        <w:rPr>
          <w:rFonts w:ascii="Book Antiqua" w:hAnsi="Book Antiqua" w:cs="Times New Roman"/>
          <w:sz w:val="24"/>
          <w:szCs w:val="24"/>
        </w:rPr>
        <w:t>A</w:t>
      </w:r>
      <w:r w:rsidR="00A241FE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033226" w:rsidRPr="000F2571">
        <w:rPr>
          <w:rFonts w:ascii="Book Antiqua" w:hAnsi="Book Antiqua" w:cs="Times New Roman"/>
          <w:sz w:val="24"/>
          <w:szCs w:val="24"/>
        </w:rPr>
        <w:t>w</w:t>
      </w:r>
      <w:r w:rsidR="00A241FE" w:rsidRPr="000F2571">
        <w:rPr>
          <w:rFonts w:ascii="Book Antiqua" w:hAnsi="Book Antiqua" w:cs="Times New Roman"/>
          <w:sz w:val="24"/>
          <w:szCs w:val="24"/>
        </w:rPr>
        <w:t>ell-designed case control studies on genetic correlation of ADIPOQ and the risk of GDM</w:t>
      </w:r>
      <w:r w:rsidR="009C4A81" w:rsidRPr="000F2571">
        <w:rPr>
          <w:rFonts w:ascii="Book Antiqua" w:hAnsi="Book Antiqua" w:cs="Times New Roman"/>
          <w:sz w:val="24"/>
          <w:szCs w:val="24"/>
        </w:rPr>
        <w:t>; (</w:t>
      </w:r>
      <w:r w:rsidR="004175AD" w:rsidRPr="000F2571">
        <w:rPr>
          <w:rFonts w:ascii="Book Antiqua" w:hAnsi="Book Antiqua" w:cs="Times New Roman"/>
          <w:sz w:val="24"/>
          <w:szCs w:val="24"/>
        </w:rPr>
        <w:t>B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) clear diagnostic criteria </w:t>
      </w:r>
      <w:r w:rsidR="00572B92" w:rsidRPr="000F2571">
        <w:rPr>
          <w:rFonts w:ascii="Book Antiqua" w:hAnsi="Book Antiqua" w:cs="Times New Roman"/>
          <w:sz w:val="24"/>
          <w:szCs w:val="24"/>
        </w:rPr>
        <w:t>for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GDM; </w:t>
      </w:r>
      <w:r w:rsidR="00A241FE" w:rsidRPr="000F2571">
        <w:rPr>
          <w:rFonts w:ascii="Book Antiqua" w:hAnsi="Book Antiqua" w:cs="Times New Roman"/>
          <w:sz w:val="24"/>
          <w:szCs w:val="24"/>
        </w:rPr>
        <w:t>(</w:t>
      </w:r>
      <w:r w:rsidR="004175AD" w:rsidRPr="000F2571">
        <w:rPr>
          <w:rFonts w:ascii="Book Antiqua" w:hAnsi="Book Antiqua" w:cs="Times New Roman"/>
          <w:sz w:val="24"/>
          <w:szCs w:val="24"/>
        </w:rPr>
        <w:t>C</w:t>
      </w:r>
      <w:r w:rsidR="00A241FE" w:rsidRPr="000F2571">
        <w:rPr>
          <w:rFonts w:ascii="Book Antiqua" w:hAnsi="Book Antiqua" w:cs="Times New Roman"/>
          <w:sz w:val="24"/>
          <w:szCs w:val="24"/>
        </w:rPr>
        <w:t>)</w:t>
      </w:r>
      <w:r w:rsidR="00C85D5B" w:rsidRPr="00C85D5B">
        <w:t xml:space="preserve"> </w:t>
      </w:r>
      <w:r w:rsidR="00C85D5B" w:rsidRPr="00C85D5B">
        <w:rPr>
          <w:rFonts w:ascii="Book Antiqua" w:hAnsi="Book Antiqua" w:cs="Times New Roman"/>
          <w:sz w:val="24"/>
          <w:szCs w:val="24"/>
        </w:rPr>
        <w:t>independent and sufficient genotype data must be contained in the original papers</w:t>
      </w:r>
      <w:r w:rsidR="00C85D5B">
        <w:rPr>
          <w:rFonts w:ascii="Book Antiqua" w:hAnsi="Book Antiqua" w:cs="Times New Roman"/>
          <w:sz w:val="24"/>
          <w:szCs w:val="24"/>
        </w:rPr>
        <w:t xml:space="preserve"> </w:t>
      </w:r>
      <w:r w:rsidR="00C85D5B" w:rsidRPr="00C85D5B">
        <w:rPr>
          <w:rFonts w:ascii="Book Antiqua" w:hAnsi="Book Antiqua" w:cs="Times New Roman"/>
          <w:sz w:val="24"/>
          <w:szCs w:val="24"/>
        </w:rPr>
        <w:t>and the data can calculate ORs and 95% confidence intervals (CI)</w:t>
      </w:r>
      <w:r w:rsidR="00033226" w:rsidRPr="000F2571">
        <w:rPr>
          <w:rFonts w:ascii="Book Antiqua" w:hAnsi="Book Antiqua" w:cs="Times New Roman"/>
          <w:sz w:val="24"/>
          <w:szCs w:val="24"/>
        </w:rPr>
        <w:t>; (</w:t>
      </w:r>
      <w:r w:rsidR="004175AD" w:rsidRPr="000F2571">
        <w:rPr>
          <w:rFonts w:ascii="Book Antiqua" w:hAnsi="Book Antiqua" w:cs="Times New Roman"/>
          <w:sz w:val="24"/>
          <w:szCs w:val="24"/>
        </w:rPr>
        <w:t>D</w:t>
      </w:r>
      <w:r w:rsidR="00033226" w:rsidRPr="000F2571">
        <w:rPr>
          <w:rFonts w:ascii="Book Antiqua" w:hAnsi="Book Antiqua" w:cs="Times New Roman"/>
          <w:sz w:val="24"/>
          <w:szCs w:val="24"/>
        </w:rPr>
        <w:t>)</w:t>
      </w:r>
      <w:r w:rsidR="009A7906" w:rsidRPr="009A7906">
        <w:t xml:space="preserve"> </w:t>
      </w:r>
      <w:r w:rsidR="009A7906" w:rsidRPr="009A7906">
        <w:rPr>
          <w:rFonts w:ascii="Book Antiqua" w:hAnsi="Book Antiqua" w:cs="Times New Roman"/>
          <w:sz w:val="24"/>
          <w:szCs w:val="24"/>
        </w:rPr>
        <w:t>there should be at least two articles that have studied each polymorphism that we used in our meta-analysis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C965A4">
        <w:rPr>
          <w:rFonts w:ascii="Book Antiqua" w:hAnsi="Book Antiqua" w:cs="Times New Roman"/>
          <w:sz w:val="24"/>
          <w:szCs w:val="24"/>
        </w:rPr>
        <w:t>During</w:t>
      </w:r>
      <w:r w:rsidR="00EE51F7">
        <w:rPr>
          <w:rFonts w:ascii="Book Antiqua" w:hAnsi="Book Antiqua" w:cs="Times New Roman"/>
          <w:sz w:val="24"/>
          <w:szCs w:val="24"/>
        </w:rPr>
        <w:t xml:space="preserve"> the</w:t>
      </w:r>
      <w:r w:rsidR="00C965A4">
        <w:rPr>
          <w:rFonts w:ascii="Book Antiqua" w:hAnsi="Book Antiqua" w:cs="Times New Roman"/>
          <w:sz w:val="24"/>
          <w:szCs w:val="24"/>
        </w:rPr>
        <w:t xml:space="preserve"> selection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965A4">
        <w:rPr>
          <w:rFonts w:ascii="Book Antiqua" w:hAnsi="Book Antiqua" w:cs="Times New Roman"/>
          <w:sz w:val="24"/>
          <w:szCs w:val="24"/>
        </w:rPr>
        <w:t xml:space="preserve">we removed </w:t>
      </w:r>
      <w:r w:rsidR="00033226" w:rsidRPr="000F2571">
        <w:rPr>
          <w:rFonts w:ascii="Book Antiqua" w:hAnsi="Book Antiqua" w:cs="Times New Roman"/>
          <w:sz w:val="24"/>
          <w:szCs w:val="24"/>
        </w:rPr>
        <w:t>25 articles for duplicate publication</w:t>
      </w:r>
      <w:r w:rsidR="00EE51F7">
        <w:rPr>
          <w:rFonts w:ascii="Book Antiqua" w:hAnsi="Book Antiqua" w:cs="Times New Roman"/>
          <w:sz w:val="24"/>
          <w:szCs w:val="24"/>
        </w:rPr>
        <w:t xml:space="preserve"> and 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excluded </w:t>
      </w:r>
      <w:r w:rsidR="00C965A4">
        <w:rPr>
          <w:rFonts w:ascii="Book Antiqua" w:hAnsi="Book Antiqua" w:cs="Times New Roman"/>
          <w:sz w:val="24"/>
          <w:szCs w:val="24"/>
        </w:rPr>
        <w:t xml:space="preserve">49 articles 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for review, 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such as 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animal studies, </w:t>
      </w:r>
      <w:r w:rsidR="00432645" w:rsidRPr="000F2571">
        <w:rPr>
          <w:rFonts w:ascii="Book Antiqua" w:eastAsia="DengXian" w:hAnsi="Book Antiqua" w:cs="Times New Roman"/>
          <w:sz w:val="24"/>
          <w:szCs w:val="24"/>
        </w:rPr>
        <w:t>case reports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with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unrelated </w:t>
      </w:r>
      <w:r w:rsidR="009C4A81" w:rsidRPr="000F2571">
        <w:rPr>
          <w:rFonts w:ascii="Book Antiqua" w:hAnsi="Book Antiqua" w:cs="Times New Roman"/>
          <w:sz w:val="24"/>
          <w:szCs w:val="24"/>
        </w:rPr>
        <w:lastRenderedPageBreak/>
        <w:t xml:space="preserve">outcomes or other diseases and </w:t>
      </w:r>
      <w:r w:rsidR="00C94B0B" w:rsidRPr="000F2571">
        <w:rPr>
          <w:rFonts w:ascii="Book Antiqua" w:hAnsi="Book Antiqua" w:cs="Times New Roman"/>
          <w:sz w:val="24"/>
          <w:szCs w:val="24"/>
        </w:rPr>
        <w:t>articles with no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C4A81"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or </w:t>
      </w:r>
      <w:r w:rsidR="009C4A81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or </w:t>
      </w:r>
      <w:r w:rsidR="009C4A81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 reported</w:t>
      </w:r>
      <w:r w:rsidR="009C4A81" w:rsidRPr="000F2571">
        <w:rPr>
          <w:rFonts w:ascii="Book Antiqua" w:hAnsi="Book Antiqua" w:cs="Times New Roman"/>
          <w:sz w:val="24"/>
          <w:szCs w:val="24"/>
        </w:rPr>
        <w:t>.</w:t>
      </w:r>
    </w:p>
    <w:p w14:paraId="0445C6CC" w14:textId="77777777" w:rsidR="002B793C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Finally, </w:t>
      </w:r>
      <w:r w:rsidR="00B2238D" w:rsidRPr="000F2571">
        <w:rPr>
          <w:rFonts w:ascii="Book Antiqua" w:hAnsi="Book Antiqua" w:cs="Times New Roman"/>
          <w:sz w:val="24"/>
          <w:szCs w:val="24"/>
        </w:rPr>
        <w:t>thirteen</w:t>
      </w:r>
      <w:r w:rsidRPr="000F2571">
        <w:rPr>
          <w:rFonts w:ascii="Book Antiqua" w:hAnsi="Book Antiqua" w:cs="Times New Roman"/>
          <w:sz w:val="24"/>
          <w:szCs w:val="24"/>
        </w:rPr>
        <w:t xml:space="preserve"> articles were </w:t>
      </w:r>
      <w:r w:rsidR="00B2238D" w:rsidRPr="000F2571">
        <w:rPr>
          <w:rFonts w:ascii="Book Antiqua" w:hAnsi="Book Antiqua" w:cs="Times New Roman"/>
          <w:sz w:val="24"/>
          <w:szCs w:val="24"/>
        </w:rPr>
        <w:t>adopted</w:t>
      </w:r>
      <w:r w:rsidRPr="000F2571">
        <w:rPr>
          <w:rFonts w:ascii="Book Antiqua" w:hAnsi="Book Antiqua" w:cs="Times New Roman"/>
          <w:sz w:val="24"/>
          <w:szCs w:val="24"/>
        </w:rPr>
        <w:t xml:space="preserve"> in this meta-analysis. Among them, </w:t>
      </w:r>
      <w:r w:rsidR="001C7423" w:rsidRPr="000F2571">
        <w:rPr>
          <w:rFonts w:ascii="Book Antiqua" w:hAnsi="Book Antiqua" w:cs="Times New Roman"/>
          <w:sz w:val="24"/>
          <w:szCs w:val="24"/>
        </w:rPr>
        <w:t>9</w:t>
      </w:r>
      <w:r w:rsidRPr="000F2571">
        <w:rPr>
          <w:rFonts w:ascii="Book Antiqua" w:hAnsi="Book Antiqua" w:cs="Times New Roman"/>
          <w:sz w:val="24"/>
          <w:szCs w:val="24"/>
        </w:rPr>
        <w:t xml:space="preserve"> studies investigated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1C7423" w:rsidRPr="000F2571">
        <w:rPr>
          <w:rFonts w:ascii="Book Antiqua" w:hAnsi="Book Antiqua" w:cs="Times New Roman"/>
          <w:sz w:val="24"/>
          <w:szCs w:val="24"/>
        </w:rPr>
        <w:t>5</w:t>
      </w:r>
      <w:r w:rsidRPr="000F2571">
        <w:rPr>
          <w:rFonts w:ascii="Book Antiqua" w:hAnsi="Book Antiqua" w:cs="Times New Roman"/>
          <w:sz w:val="24"/>
          <w:szCs w:val="24"/>
        </w:rPr>
        <w:t xml:space="preserve"> studi</w:t>
      </w:r>
      <w:r w:rsidR="008E7E49" w:rsidRPr="000F2571">
        <w:rPr>
          <w:rFonts w:ascii="Book Antiqua" w:hAnsi="Book Antiqua" w:cs="Times New Roman"/>
          <w:sz w:val="24"/>
          <w:szCs w:val="24"/>
        </w:rPr>
        <w:t xml:space="preserve">es investigated </w:t>
      </w:r>
      <w:r w:rsidR="008E7E49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8E7E49" w:rsidRPr="000F2571">
        <w:rPr>
          <w:rFonts w:ascii="Book Antiqua" w:hAnsi="Book Antiqua" w:cs="Times New Roman"/>
          <w:sz w:val="24"/>
          <w:szCs w:val="24"/>
        </w:rPr>
        <w:t xml:space="preserve"> and 5 st</w:t>
      </w:r>
      <w:r w:rsidRPr="000F2571">
        <w:rPr>
          <w:rFonts w:ascii="Book Antiqua" w:hAnsi="Book Antiqua" w:cs="Times New Roman"/>
          <w:sz w:val="24"/>
          <w:szCs w:val="24"/>
        </w:rPr>
        <w:t xml:space="preserve">udies investigated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>.</w:t>
      </w:r>
      <w:r w:rsidR="00622AC3" w:rsidRPr="000F2571">
        <w:rPr>
          <w:rFonts w:ascii="Book Antiqua" w:hAnsi="Book Antiqua" w:cs="Times New Roman"/>
          <w:sz w:val="24"/>
          <w:szCs w:val="24"/>
        </w:rPr>
        <w:t xml:space="preserve"> A flow diagram of </w:t>
      </w:r>
      <w:r w:rsidRPr="000F2571">
        <w:rPr>
          <w:rFonts w:ascii="Book Antiqua" w:eastAsia="DengXian" w:hAnsi="Book Antiqua" w:cs="Times New Roman"/>
          <w:sz w:val="24"/>
          <w:szCs w:val="24"/>
        </w:rPr>
        <w:t>study</w:t>
      </w:r>
      <w:r w:rsidR="00622AC3" w:rsidRPr="000F2571">
        <w:rPr>
          <w:rFonts w:ascii="Book Antiqua" w:hAnsi="Book Antiqua" w:cs="Times New Roman"/>
          <w:sz w:val="24"/>
          <w:szCs w:val="24"/>
        </w:rPr>
        <w:t xml:space="preserve"> selection is presented in Figure 1.</w:t>
      </w:r>
    </w:p>
    <w:p w14:paraId="03E82A86" w14:textId="07A2A454" w:rsidR="00C810B2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Data were extracted by two researchers independently.</w:t>
      </w:r>
      <w:r w:rsidR="00EE51F7" w:rsidRPr="00EE51F7">
        <w:t xml:space="preserve"> </w:t>
      </w:r>
      <w:r w:rsidR="00EE51F7" w:rsidRPr="00EE51F7">
        <w:rPr>
          <w:rFonts w:ascii="Book Antiqua" w:hAnsi="Book Antiqua" w:cs="Times New Roman"/>
          <w:sz w:val="24"/>
          <w:szCs w:val="24"/>
        </w:rPr>
        <w:t>We have extracted the following information from every included study</w:t>
      </w:r>
      <w:r w:rsidRPr="000F2571">
        <w:rPr>
          <w:rFonts w:ascii="Book Antiqua" w:hAnsi="Book Antiqua" w:cs="Times New Roman"/>
          <w:sz w:val="24"/>
          <w:szCs w:val="24"/>
        </w:rPr>
        <w:t xml:space="preserve">: first author, years of publication, country, ethnicity, matching criteria, genotyping method, numbers of </w:t>
      </w:r>
      <w:r w:rsidR="00EE51F7">
        <w:rPr>
          <w:rFonts w:ascii="Book Antiqua" w:hAnsi="Book Antiqua" w:cs="Times New Roman"/>
          <w:sz w:val="24"/>
          <w:szCs w:val="24"/>
        </w:rPr>
        <w:t>case</w:t>
      </w:r>
      <w:r w:rsidRPr="000F2571">
        <w:rPr>
          <w:rFonts w:ascii="Book Antiqua" w:hAnsi="Book Antiqua" w:cs="Times New Roman"/>
          <w:sz w:val="24"/>
          <w:szCs w:val="24"/>
        </w:rPr>
        <w:t>s and controls, minor all</w:t>
      </w:r>
      <w:r w:rsidR="008E7E49" w:rsidRPr="000F2571">
        <w:rPr>
          <w:rFonts w:ascii="Book Antiqua" w:hAnsi="Book Antiqua" w:cs="Times New Roman"/>
          <w:sz w:val="24"/>
          <w:szCs w:val="24"/>
        </w:rPr>
        <w:t>ele frequency in controls</w:t>
      </w:r>
      <w:r w:rsidRPr="000F2571">
        <w:rPr>
          <w:rFonts w:ascii="Book Antiqua" w:hAnsi="Book Antiqua" w:cs="Times New Roman"/>
          <w:sz w:val="24"/>
          <w:szCs w:val="24"/>
        </w:rPr>
        <w:t xml:space="preserve"> and </w:t>
      </w:r>
      <w:bookmarkStart w:id="230" w:name="OLE_LINK3"/>
      <w:bookmarkStart w:id="231" w:name="OLE_LINK17"/>
      <w:r w:rsidRPr="000F2571">
        <w:rPr>
          <w:rFonts w:ascii="Book Antiqua" w:hAnsi="Book Antiqua" w:cs="Times New Roman"/>
          <w:sz w:val="24"/>
          <w:szCs w:val="24"/>
        </w:rPr>
        <w:t>Hardy-Weinberg equilibrium</w:t>
      </w:r>
      <w:bookmarkEnd w:id="230"/>
      <w:r w:rsidRPr="000F2571">
        <w:rPr>
          <w:rFonts w:ascii="Book Antiqua" w:hAnsi="Book Antiqua" w:cs="Times New Roman"/>
          <w:sz w:val="24"/>
          <w:szCs w:val="24"/>
        </w:rPr>
        <w:t xml:space="preserve"> (HWE) status</w:t>
      </w:r>
      <w:bookmarkEnd w:id="231"/>
      <w:r w:rsidRPr="000F2571">
        <w:rPr>
          <w:rFonts w:ascii="Book Antiqua" w:hAnsi="Book Antiqua" w:cs="Times New Roman"/>
          <w:sz w:val="24"/>
          <w:szCs w:val="24"/>
        </w:rPr>
        <w:t>.</w:t>
      </w:r>
      <w:r w:rsidR="00E7724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00382">
        <w:rPr>
          <w:rFonts w:ascii="Book Antiqua" w:hAnsi="Book Antiqua" w:cs="Times New Roman"/>
          <w:sz w:val="24"/>
          <w:szCs w:val="24"/>
        </w:rPr>
        <w:t>W</w:t>
      </w:r>
      <w:r w:rsidR="00500382" w:rsidRPr="00500382">
        <w:rPr>
          <w:rFonts w:ascii="Book Antiqua" w:hAnsi="Book Antiqua" w:cs="Times New Roman"/>
          <w:sz w:val="24"/>
          <w:szCs w:val="24"/>
        </w:rPr>
        <w:t>e obtained the HWE status of cont</w:t>
      </w:r>
      <w:r w:rsidR="00500382">
        <w:rPr>
          <w:rFonts w:ascii="Book Antiqua" w:hAnsi="Book Antiqua" w:cs="Times New Roman"/>
          <w:sz w:val="24"/>
          <w:szCs w:val="24"/>
        </w:rPr>
        <w:t>r</w:t>
      </w:r>
      <w:r w:rsidR="00500382" w:rsidRPr="00500382">
        <w:rPr>
          <w:rFonts w:ascii="Book Antiqua" w:hAnsi="Book Antiqua" w:cs="Times New Roman"/>
          <w:sz w:val="24"/>
          <w:szCs w:val="24"/>
        </w:rPr>
        <w:t>ols by calculating from genotype distributions using STATA12.0</w:t>
      </w:r>
      <w:r w:rsidR="00500382">
        <w:rPr>
          <w:rFonts w:ascii="Book Antiqua" w:hAnsi="Book Antiqua" w:cs="Times New Roman"/>
          <w:sz w:val="24"/>
          <w:szCs w:val="24"/>
        </w:rPr>
        <w:t>.</w:t>
      </w:r>
      <w:bookmarkStart w:id="232" w:name="OLE_LINK2"/>
      <w:r w:rsidR="00C94B0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8B6ABE" w:rsidRPr="000F2571">
        <w:rPr>
          <w:rFonts w:ascii="Book Antiqua" w:hAnsi="Book Antiqua" w:cs="Times New Roman"/>
          <w:sz w:val="24"/>
          <w:szCs w:val="24"/>
        </w:rPr>
        <w:t>Newcastle-Ottawa quality assessment scale</w:t>
      </w:r>
      <w:bookmarkEnd w:id="232"/>
      <w:r w:rsidR="008B6ABE" w:rsidRPr="000F2571">
        <w:rPr>
          <w:rFonts w:ascii="Book Antiqua" w:hAnsi="Book Antiqua" w:cs="Times New Roman"/>
          <w:sz w:val="24"/>
          <w:szCs w:val="24"/>
        </w:rPr>
        <w:t xml:space="preserve"> (NOS)</w:t>
      </w:r>
      <w:r w:rsidR="00500382">
        <w:rPr>
          <w:rFonts w:ascii="Book Antiqua" w:hAnsi="Book Antiqua" w:cs="Times New Roman"/>
          <w:sz w:val="24"/>
          <w:szCs w:val="24"/>
        </w:rPr>
        <w:t xml:space="preserve"> was used for quality assessment of primary studies</w:t>
      </w:r>
      <w:r w:rsidR="008B6ABE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500382" w:rsidRPr="00500382">
        <w:rPr>
          <w:rFonts w:ascii="Book Antiqua" w:hAnsi="Book Antiqua" w:cs="Times New Roman"/>
          <w:sz w:val="24"/>
          <w:szCs w:val="24"/>
        </w:rPr>
        <w:t>The study will be regarded as a high-quality study when it has a NOS</w:t>
      </w:r>
      <w:r w:rsidR="00B56AD7">
        <w:rPr>
          <w:rFonts w:ascii="Book Antiqua" w:hAnsi="Book Antiqua" w:cs="Times New Roman"/>
          <w:sz w:val="24"/>
          <w:szCs w:val="24"/>
        </w:rPr>
        <w:t xml:space="preserve"> </w:t>
      </w:r>
      <w:r w:rsidR="00500382" w:rsidRPr="00500382">
        <w:rPr>
          <w:rFonts w:ascii="Book Antiqua" w:hAnsi="Book Antiqua" w:cs="Times New Roman"/>
          <w:sz w:val="24"/>
          <w:szCs w:val="24"/>
        </w:rPr>
        <w:t>scores</w:t>
      </w:r>
      <w:r w:rsidR="00A579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56AD7">
        <w:rPr>
          <w:rFonts w:ascii="Book Antiqua" w:hAnsi="Book Antiqua" w:cs="Times New Roman" w:hint="eastAsia"/>
          <w:sz w:val="24"/>
          <w:szCs w:val="24"/>
        </w:rPr>
        <w:t>≥</w:t>
      </w:r>
      <w:r w:rsidR="00A579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500382" w:rsidRPr="00500382">
        <w:rPr>
          <w:rFonts w:ascii="Book Antiqua" w:hAnsi="Book Antiqua" w:cs="Times New Roman"/>
          <w:sz w:val="24"/>
          <w:szCs w:val="24"/>
        </w:rPr>
        <w:t xml:space="preserve">6 </w:t>
      </w:r>
      <w:r w:rsidR="00576A93" w:rsidRPr="000F2571">
        <w:rPr>
          <w:rFonts w:ascii="Book Antiqua" w:hAnsi="Book Antiqua" w:cs="Times New Roman"/>
          <w:sz w:val="24"/>
          <w:szCs w:val="24"/>
        </w:rPr>
        <w:t>(Table 1)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ang&lt;/Author&gt;&lt;Year&gt;2010&lt;/Year&gt;&lt;RecNum&gt;472&lt;/RecNum&gt;&lt;DisplayText&gt;&lt;style face="superscript"&gt;[9]&lt;/style&gt;&lt;/DisplayText&gt;&lt;record&gt;&lt;rec-number&gt;472&lt;/rec-number&gt;&lt;foreign-keys&gt;&lt;key app="EN" db-id="xepdpsvadtwd5ueevw7p5pf2xafeax5raxwv"&gt;472&lt;/key&gt;&lt;/foreign-keys&gt;&lt;ref-type name="Journal Article"&gt;17&lt;/ref-type&gt;&lt;contributors&gt;&lt;authors&gt;&lt;author&gt;Stang, A.&lt;/author&gt;&lt;/authors&gt;&lt;/contributors&gt;&lt;auth-address&gt;Institut fur Klinische Epidemiologie, Martin-Luther-Universitat Halle-Wittenberg, Saale, Germany. andreas.stang@medizin.uni-halle.de&lt;/auth-address&gt;&lt;titles&gt;&lt;title&gt;Critical evaluation of the Newcastle-Ottawa scale for the assessment of the quality of nonrandomized studies in meta-analyses&lt;/title&gt;&lt;secondary-title&gt;Eur J Epidemiol&lt;/secondary-title&gt;&lt;alt-title&gt;European journal of epidemiology&lt;/alt-title&gt;&lt;/titles&gt;&lt;periodical&gt;&lt;full-title&gt;Eur J Epidemiol&lt;/full-title&gt;&lt;abbr-1&gt;European journal of epidemiology&lt;/abbr-1&gt;&lt;/periodical&gt;&lt;alt-periodical&gt;&lt;full-title&gt;Eur J Epidemiol&lt;/full-title&gt;&lt;abbr-1&gt;European journal of epidemiology&lt;/abbr-1&gt;&lt;/alt-periodical&gt;&lt;pages&gt;603-5&lt;/pages&gt;&lt;volume&gt;25&lt;/volume&gt;&lt;number&gt;9&lt;/number&gt;&lt;edition&gt;2010/07/24&lt;/edition&gt;&lt;keywords&gt;&lt;keyword&gt;Case-Control Studies&lt;/keyword&gt;&lt;keyword&gt;Clinical Trials as Topic/*standards/*statistics &amp;amp; numerical data&lt;/keyword&gt;&lt;keyword&gt;Cohort Studies&lt;/keyword&gt;&lt;keyword&gt;Humans&lt;/keyword&gt;&lt;keyword&gt;*Meta-Analysis as Topic&lt;/keyword&gt;&lt;keyword&gt;Validation Studies as Topic&lt;/keyword&gt;&lt;/keywords&gt;&lt;dates&gt;&lt;year&gt;2010&lt;/year&gt;&lt;pub-dates&gt;&lt;date&gt;Sep&lt;/date&gt;&lt;/pub-dates&gt;&lt;/dates&gt;&lt;isbn&gt;0393-2990&lt;/isbn&gt;&lt;accession-num&gt;20652370&lt;/accession-num&gt;&lt;urls&gt;&lt;/urls&gt;&lt;electronic-resource-num&gt;10.1007/s10654-010-9491-z&lt;/electronic-resource-num&gt;&lt;remote-database-provider&gt;Nlm&lt;/remote-database-provider&gt;&lt;language&gt;eng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Stang, 2010 #472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622AC3" w:rsidRPr="000F2571">
        <w:rPr>
          <w:rFonts w:ascii="Book Antiqua" w:hAnsi="Book Antiqua" w:cs="Times New Roman"/>
          <w:sz w:val="24"/>
          <w:szCs w:val="24"/>
        </w:rPr>
        <w:t>.</w:t>
      </w:r>
    </w:p>
    <w:p w14:paraId="7CB402CF" w14:textId="77777777" w:rsidR="00622AC3" w:rsidRPr="000F2571" w:rsidRDefault="00622AC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0DCBEE1" w14:textId="77777777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4F9384FF" w14:textId="3A07D431" w:rsidR="00E218A4" w:rsidRPr="000F2571" w:rsidRDefault="00432645" w:rsidP="008B48BB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We used </w:t>
      </w:r>
      <w:r w:rsidR="00C13D61" w:rsidRPr="000F2571">
        <w:rPr>
          <w:rFonts w:ascii="Book Antiqua" w:hAnsi="Book Antiqua" w:cs="Times New Roman"/>
          <w:sz w:val="24"/>
          <w:szCs w:val="24"/>
        </w:rPr>
        <w:t>Stata12.0</w:t>
      </w:r>
      <w:r w:rsidR="00374296" w:rsidRPr="000F2571">
        <w:rPr>
          <w:rFonts w:ascii="Book Antiqua" w:hAnsi="Book Antiqua" w:cs="Times New Roman"/>
          <w:sz w:val="24"/>
          <w:szCs w:val="24"/>
        </w:rPr>
        <w:t xml:space="preserve"> software</w:t>
      </w:r>
      <w:r w:rsidRPr="000F2571">
        <w:rPr>
          <w:rFonts w:ascii="Book Antiqua" w:hAnsi="Book Antiqua" w:cs="Times New Roman"/>
          <w:sz w:val="24"/>
          <w:szCs w:val="24"/>
        </w:rPr>
        <w:t xml:space="preserve"> for statistical analysis</w:t>
      </w:r>
      <w:r w:rsidR="00374296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E733F3" w:rsidRPr="00E733F3">
        <w:rPr>
          <w:rFonts w:ascii="Book Antiqua" w:hAnsi="Book Antiqua" w:cs="Times New Roman"/>
          <w:sz w:val="24"/>
          <w:szCs w:val="24"/>
        </w:rPr>
        <w:t>a fixed-effect model or random-effect model was u</w:t>
      </w:r>
      <w:r w:rsidR="00E733F3">
        <w:rPr>
          <w:rFonts w:ascii="Book Antiqua" w:hAnsi="Book Antiqua" w:cs="Times New Roman"/>
          <w:sz w:val="24"/>
          <w:szCs w:val="24"/>
        </w:rPr>
        <w:t>se</w:t>
      </w:r>
      <w:r w:rsidR="00E733F3" w:rsidRPr="00E733F3">
        <w:rPr>
          <w:rFonts w:ascii="Book Antiqua" w:hAnsi="Book Antiqua" w:cs="Times New Roman"/>
          <w:sz w:val="24"/>
          <w:szCs w:val="24"/>
        </w:rPr>
        <w:t>d to merge OR and 95%CI base on allelic models, recessive models and dominant models to evaluate the association between each genetic variant and the risk of GDM</w:t>
      </w:r>
      <w:r w:rsidR="00E733F3">
        <w:rPr>
          <w:rFonts w:ascii="Book Antiqua" w:hAnsi="Book Antiqua" w:cs="Times New Roman" w:hint="eastAsia"/>
          <w:sz w:val="24"/>
          <w:szCs w:val="24"/>
        </w:rPr>
        <w:t>.</w:t>
      </w:r>
      <w:r w:rsidR="00E733F3">
        <w:rPr>
          <w:rFonts w:ascii="Book Antiqua" w:hAnsi="Book Antiqua" w:cs="Times New Roman"/>
          <w:sz w:val="24"/>
          <w:szCs w:val="24"/>
        </w:rPr>
        <w:t xml:space="preserve"> </w:t>
      </w:r>
      <w:r w:rsidR="00E733F3">
        <w:rPr>
          <w:rFonts w:ascii="Book Antiqua" w:eastAsia="DengXian" w:hAnsi="Book Antiqua" w:cs="Times New Roman"/>
          <w:sz w:val="24"/>
          <w:szCs w:val="24"/>
        </w:rPr>
        <w:t>T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he </w:t>
      </w:r>
      <w:r w:rsidR="00A62B5C" w:rsidRPr="00914003">
        <w:rPr>
          <w:rFonts w:ascii="Book Antiqua" w:hAnsi="Book Antiqua" w:cs="Times New Roman"/>
          <w:i/>
          <w:sz w:val="24"/>
          <w:szCs w:val="24"/>
        </w:rPr>
        <w:t>Z</w:t>
      </w:r>
      <w:r w:rsidR="00C94B0B" w:rsidRPr="000F2571">
        <w:rPr>
          <w:rFonts w:ascii="Book Antiqua" w:hAnsi="Book Antiqua" w:cs="Times New Roman"/>
          <w:sz w:val="24"/>
          <w:szCs w:val="24"/>
        </w:rPr>
        <w:t>-</w:t>
      </w:r>
      <w:r w:rsidR="00A62B5C" w:rsidRPr="000F2571">
        <w:rPr>
          <w:rFonts w:ascii="Book Antiqua" w:hAnsi="Book Antiqua" w:cs="Times New Roman"/>
          <w:sz w:val="24"/>
          <w:szCs w:val="24"/>
        </w:rPr>
        <w:t>test</w:t>
      </w:r>
      <w:r w:rsidR="00E733F3">
        <w:rPr>
          <w:rFonts w:ascii="Book Antiqua" w:hAnsi="Book Antiqua" w:cs="Times New Roman"/>
          <w:sz w:val="24"/>
          <w:szCs w:val="24"/>
        </w:rPr>
        <w:t xml:space="preserve"> was used for determining the significance of the merged OR.</w:t>
      </w:r>
      <w:r w:rsidR="00A62B5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14003" w:rsidRPr="00914003">
        <w:rPr>
          <w:rFonts w:ascii="Book Antiqua" w:hAnsi="Book Antiqua" w:cs="Times New Roman"/>
          <w:i/>
          <w:sz w:val="24"/>
          <w:szCs w:val="24"/>
        </w:rPr>
        <w:t>P</w:t>
      </w:r>
      <w:r w:rsidR="009140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9140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62B5C" w:rsidRPr="000F2571">
        <w:rPr>
          <w:rFonts w:ascii="Book Antiqua" w:hAnsi="Book Antiqua" w:cs="Times New Roman"/>
          <w:sz w:val="24"/>
          <w:szCs w:val="24"/>
        </w:rPr>
        <w:t>0.05 was considered statistically significant.</w:t>
      </w:r>
    </w:p>
    <w:p w14:paraId="6ED43F31" w14:textId="5B5B900A" w:rsidR="00421144" w:rsidRPr="000F2571" w:rsidRDefault="00BB354B" w:rsidP="00914003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BB354B">
        <w:rPr>
          <w:rFonts w:ascii="Book Antiqua" w:hAnsi="Book Antiqua" w:cs="Times New Roman"/>
          <w:sz w:val="24"/>
          <w:szCs w:val="24"/>
        </w:rPr>
        <w:t xml:space="preserve">We used the Cochran </w:t>
      </w:r>
      <w:r w:rsidRPr="00A57999">
        <w:rPr>
          <w:rFonts w:ascii="Book Antiqua" w:hAnsi="Book Antiqua" w:cs="Times New Roman"/>
          <w:i/>
          <w:sz w:val="24"/>
          <w:szCs w:val="24"/>
        </w:rPr>
        <w:t>Q</w:t>
      </w:r>
      <w:r w:rsidRPr="00BB354B">
        <w:rPr>
          <w:rFonts w:ascii="Book Antiqua" w:hAnsi="Book Antiqua" w:cs="Times New Roman"/>
          <w:sz w:val="24"/>
          <w:szCs w:val="24"/>
        </w:rPr>
        <w:t xml:space="preserve"> test to assess the heterogeneity among the studies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BB354B">
        <w:rPr>
          <w:rFonts w:ascii="Book Antiqua" w:hAnsi="Book Antiqua" w:cs="Times New Roman"/>
          <w:sz w:val="24"/>
          <w:szCs w:val="24"/>
        </w:rPr>
        <w:t xml:space="preserve"> Higgins </w:t>
      </w:r>
      <w:r w:rsidRPr="00BB354B">
        <w:rPr>
          <w:rFonts w:ascii="Book Antiqua" w:hAnsi="Book Antiqua" w:cs="Times New Roman"/>
          <w:i/>
          <w:sz w:val="24"/>
          <w:szCs w:val="24"/>
        </w:rPr>
        <w:t xml:space="preserve">I² </w:t>
      </w:r>
      <w:r w:rsidRPr="00BB354B">
        <w:rPr>
          <w:rFonts w:ascii="Book Antiqua" w:hAnsi="Book Antiqua" w:cs="Times New Roman"/>
          <w:sz w:val="24"/>
          <w:szCs w:val="24"/>
        </w:rPr>
        <w:t>statistic for quantif</w:t>
      </w:r>
      <w:r>
        <w:rPr>
          <w:rFonts w:ascii="Book Antiqua" w:hAnsi="Book Antiqua" w:cs="Times New Roman"/>
          <w:sz w:val="24"/>
          <w:szCs w:val="24"/>
        </w:rPr>
        <w:t>y</w:t>
      </w:r>
      <w:r w:rsidRPr="00BB354B">
        <w:rPr>
          <w:rFonts w:ascii="Book Antiqua" w:hAnsi="Book Antiqua" w:cs="Times New Roman"/>
          <w:sz w:val="24"/>
          <w:szCs w:val="24"/>
        </w:rPr>
        <w:t>ing the heterogeneity. We used the random-effect model as merging method when the variant association present significant interstudy heterogeneity (</w:t>
      </w:r>
      <w:r w:rsidRPr="00A57999">
        <w:rPr>
          <w:rFonts w:ascii="Book Antiqua" w:hAnsi="Book Antiqua" w:cs="Times New Roman"/>
          <w:i/>
          <w:sz w:val="24"/>
          <w:szCs w:val="24"/>
        </w:rPr>
        <w:t>Q</w:t>
      </w:r>
      <w:r w:rsidRPr="00BB354B">
        <w:rPr>
          <w:rFonts w:ascii="Book Antiqua" w:hAnsi="Book Antiqua" w:cs="Times New Roman"/>
          <w:sz w:val="24"/>
          <w:szCs w:val="24"/>
        </w:rPr>
        <w:t xml:space="preserve"> test, </w:t>
      </w:r>
      <w:r w:rsidRPr="00A57999">
        <w:rPr>
          <w:rFonts w:ascii="Book Antiqua" w:hAnsi="Book Antiqua" w:cs="Times New Roman"/>
          <w:i/>
          <w:sz w:val="24"/>
          <w:szCs w:val="24"/>
        </w:rPr>
        <w:t>P</w:t>
      </w:r>
      <w:r w:rsidRPr="00BB354B">
        <w:rPr>
          <w:rFonts w:ascii="Book Antiqua" w:hAnsi="Book Antiqua" w:cs="Times New Roman"/>
          <w:sz w:val="24"/>
          <w:szCs w:val="24"/>
        </w:rPr>
        <w:t xml:space="preserve">-value &lt; 0.05, or </w:t>
      </w:r>
      <w:r w:rsidRPr="00A57999">
        <w:rPr>
          <w:rFonts w:ascii="Book Antiqua" w:hAnsi="Book Antiqua" w:cs="Times New Roman"/>
          <w:i/>
          <w:sz w:val="24"/>
          <w:szCs w:val="24"/>
        </w:rPr>
        <w:t>I²</w:t>
      </w:r>
      <w:r w:rsidRPr="00BB354B">
        <w:rPr>
          <w:rFonts w:ascii="Book Antiqua" w:hAnsi="Book Antiqua" w:cs="Times New Roman"/>
          <w:sz w:val="24"/>
          <w:szCs w:val="24"/>
        </w:rPr>
        <w:t xml:space="preserve"> &gt; 50%), otherwise, we used the fixed-effect model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8A3BD9" w:rsidRPr="000F2571">
        <w:rPr>
          <w:rFonts w:ascii="Book Antiqua" w:hAnsi="Book Antiqua" w:cs="Times New Roman"/>
          <w:sz w:val="24"/>
          <w:szCs w:val="24"/>
        </w:rPr>
        <w:t>S</w:t>
      </w:r>
      <w:bookmarkStart w:id="233" w:name="_Hlk529051945"/>
      <w:bookmarkStart w:id="234" w:name="OLE_LINK8"/>
      <w:r w:rsidR="008A3BD9" w:rsidRPr="000F2571">
        <w:rPr>
          <w:rFonts w:ascii="Book Antiqua" w:hAnsi="Book Antiqua" w:cs="Times New Roman"/>
          <w:sz w:val="24"/>
          <w:szCs w:val="24"/>
        </w:rPr>
        <w:t xml:space="preserve">ubgroup analyses were performed based on the </w:t>
      </w:r>
      <w:r w:rsidR="009132A7" w:rsidRPr="000F2571">
        <w:rPr>
          <w:rFonts w:ascii="Book Antiqua" w:hAnsi="Book Antiqua" w:cs="Times New Roman"/>
          <w:sz w:val="24"/>
          <w:szCs w:val="24"/>
        </w:rPr>
        <w:t xml:space="preserve">ethnicity </w:t>
      </w:r>
      <w:r w:rsidR="008A3BD9" w:rsidRPr="000F2571">
        <w:rPr>
          <w:rFonts w:ascii="Book Antiqua" w:hAnsi="Book Antiqua" w:cs="Times New Roman"/>
          <w:sz w:val="24"/>
          <w:szCs w:val="24"/>
        </w:rPr>
        <w:t xml:space="preserve">of the study population to evaluate </w:t>
      </w:r>
      <w:r w:rsidR="008A3BD9" w:rsidRPr="000F2571">
        <w:rPr>
          <w:rFonts w:ascii="Book Antiqua" w:hAnsi="Book Antiqua" w:cs="Times New Roman"/>
          <w:sz w:val="24"/>
          <w:szCs w:val="24"/>
        </w:rPr>
        <w:lastRenderedPageBreak/>
        <w:t>ethnic-specific effect</w:t>
      </w:r>
      <w:bookmarkEnd w:id="233"/>
      <w:bookmarkEnd w:id="234"/>
      <w:r w:rsidR="008A3BD9" w:rsidRPr="000F2571">
        <w:rPr>
          <w:rFonts w:ascii="Book Antiqua" w:hAnsi="Book Antiqua" w:cs="Times New Roman"/>
          <w:sz w:val="24"/>
          <w:szCs w:val="24"/>
        </w:rPr>
        <w:t>.</w:t>
      </w:r>
      <w:r w:rsidR="00C13D6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BB354B">
        <w:rPr>
          <w:rFonts w:ascii="Book Antiqua" w:hAnsi="Book Antiqua" w:cs="Times New Roman"/>
          <w:sz w:val="24"/>
          <w:szCs w:val="24"/>
        </w:rPr>
        <w:t xml:space="preserve">Publication bias was tested by </w:t>
      </w:r>
      <w:proofErr w:type="spellStart"/>
      <w:r w:rsidRPr="00BB354B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Pr="00BB354B">
        <w:rPr>
          <w:rFonts w:ascii="Book Antiqua" w:hAnsi="Book Antiqua" w:cs="Times New Roman"/>
          <w:sz w:val="24"/>
          <w:szCs w:val="24"/>
        </w:rPr>
        <w:t xml:space="preserve"> funnel plot</w:t>
      </w:r>
      <w:r w:rsidR="00297A87">
        <w:rPr>
          <w:rFonts w:ascii="Book Antiqua" w:hAnsi="Book Antiqua" w:cs="Times New Roman"/>
          <w:sz w:val="24"/>
          <w:szCs w:val="24"/>
        </w:rPr>
        <w:t>.</w:t>
      </w:r>
    </w:p>
    <w:p w14:paraId="5F891F34" w14:textId="7CA3B221" w:rsidR="008A3BD9" w:rsidRPr="000F2571" w:rsidRDefault="00013AB4" w:rsidP="00914003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A22E00" w:rsidRPr="000F2571">
        <w:rPr>
          <w:rFonts w:ascii="Book Antiqua" w:hAnsi="Book Antiqua" w:cs="Times New Roman"/>
          <w:sz w:val="24"/>
          <w:szCs w:val="24"/>
        </w:rPr>
        <w:t xml:space="preserve">statistical methods of this study were reviewed by </w:t>
      </w:r>
      <w:r w:rsidR="0002451F" w:rsidRPr="000F2571">
        <w:rPr>
          <w:rFonts w:ascii="Book Antiqua" w:hAnsi="Book Antiqua" w:cs="Times New Roman"/>
          <w:sz w:val="24"/>
          <w:szCs w:val="24"/>
        </w:rPr>
        <w:t>Shi-Min</w:t>
      </w:r>
      <w:r w:rsidR="00F8051B" w:rsidRPr="000F2571">
        <w:rPr>
          <w:rFonts w:ascii="Book Antiqua" w:hAnsi="Book Antiqua" w:cs="Times New Roman"/>
          <w:sz w:val="24"/>
          <w:szCs w:val="24"/>
        </w:rPr>
        <w:t xml:space="preserve"> Hu</w:t>
      </w:r>
      <w:r w:rsidR="00A22E00" w:rsidRPr="000F2571">
        <w:rPr>
          <w:rFonts w:ascii="Book Antiqua" w:hAnsi="Book Antiqua" w:cs="Times New Roman"/>
          <w:sz w:val="24"/>
          <w:szCs w:val="24"/>
        </w:rPr>
        <w:t xml:space="preserve"> from </w:t>
      </w:r>
      <w:r w:rsidR="005B67EF">
        <w:rPr>
          <w:rFonts w:ascii="Book Antiqua" w:hAnsi="Book Antiqua" w:cs="Times New Roman"/>
          <w:sz w:val="24"/>
          <w:szCs w:val="24"/>
        </w:rPr>
        <w:t xml:space="preserve">Department of Epidemiology and Health Statistics, </w:t>
      </w:r>
      <w:proofErr w:type="spellStart"/>
      <w:r w:rsidR="00A22E00" w:rsidRPr="000F2571">
        <w:rPr>
          <w:rFonts w:ascii="Book Antiqua" w:hAnsi="Book Antiqua" w:cs="Times New Roman"/>
          <w:sz w:val="24"/>
          <w:szCs w:val="24"/>
        </w:rPr>
        <w:t>Xiangya</w:t>
      </w:r>
      <w:proofErr w:type="spellEnd"/>
      <w:r w:rsidR="00A22E00" w:rsidRPr="000F2571">
        <w:rPr>
          <w:rFonts w:ascii="Book Antiqua" w:hAnsi="Book Antiqua" w:cs="Times New Roman"/>
          <w:sz w:val="24"/>
          <w:szCs w:val="24"/>
        </w:rPr>
        <w:t xml:space="preserve"> School of Public Health, Central South University.</w:t>
      </w:r>
    </w:p>
    <w:p w14:paraId="2A7EF704" w14:textId="77777777" w:rsidR="00576A93" w:rsidRPr="000F2571" w:rsidRDefault="00576A9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3D72839" w14:textId="1D52CAE2" w:rsidR="00E218A4" w:rsidRPr="000F2571" w:rsidRDefault="0091676D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RESULTS</w:t>
      </w:r>
    </w:p>
    <w:p w14:paraId="502EEF65" w14:textId="1548F6C1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Main chara</w:t>
      </w:r>
      <w:r w:rsidR="000772FA" w:rsidRPr="000F2571">
        <w:rPr>
          <w:rFonts w:ascii="Book Antiqua" w:hAnsi="Book Antiqua" w:cs="Times New Roman"/>
          <w:b/>
          <w:i/>
          <w:sz w:val="24"/>
          <w:szCs w:val="24"/>
        </w:rPr>
        <w:t>c</w:t>
      </w:r>
      <w:r w:rsidRPr="000F2571">
        <w:rPr>
          <w:rFonts w:ascii="Book Antiqua" w:hAnsi="Book Antiqua" w:cs="Times New Roman"/>
          <w:b/>
          <w:i/>
          <w:sz w:val="24"/>
          <w:szCs w:val="24"/>
        </w:rPr>
        <w:t xml:space="preserve">teristics of all the </w:t>
      </w:r>
      <w:r w:rsidR="009743B3">
        <w:rPr>
          <w:rFonts w:ascii="Book Antiqua" w:hAnsi="Book Antiqua" w:cs="Times New Roman"/>
          <w:b/>
          <w:i/>
          <w:sz w:val="24"/>
          <w:szCs w:val="24"/>
        </w:rPr>
        <w:t>included</w:t>
      </w:r>
      <w:r w:rsidRPr="000F2571">
        <w:rPr>
          <w:rFonts w:ascii="Book Antiqua" w:hAnsi="Book Antiqua" w:cs="Times New Roman"/>
          <w:b/>
          <w:i/>
          <w:sz w:val="24"/>
          <w:szCs w:val="24"/>
        </w:rPr>
        <w:t xml:space="preserve"> studies</w:t>
      </w:r>
    </w:p>
    <w:p w14:paraId="33A2C39E" w14:textId="2C852ED8" w:rsidR="00F17EB1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Thirteen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studies were </w:t>
      </w:r>
      <w:r w:rsidR="00C502AB" w:rsidRPr="000F2571">
        <w:rPr>
          <w:rFonts w:ascii="Book Antiqua" w:hAnsi="Book Antiqua" w:cs="Times New Roman"/>
          <w:sz w:val="24"/>
          <w:szCs w:val="24"/>
        </w:rPr>
        <w:t>adopted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in this meta-analysis</w:t>
      </w:r>
      <w:r w:rsidR="00C94B0B" w:rsidRPr="000F2571">
        <w:rPr>
          <w:rFonts w:ascii="Book Antiqua" w:hAnsi="Book Antiqua" w:cs="Times New Roman"/>
          <w:sz w:val="24"/>
          <w:szCs w:val="24"/>
        </w:rPr>
        <w:t>;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among them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, nine studies </w:t>
      </w:r>
      <w:r w:rsidRPr="000F2571">
        <w:rPr>
          <w:rFonts w:ascii="Book Antiqua" w:eastAsia="DengXian" w:hAnsi="Book Antiqua" w:cs="Times New Roman"/>
          <w:sz w:val="24"/>
          <w:szCs w:val="24"/>
        </w:rPr>
        <w:t>were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bout the association of </w:t>
      </w:r>
      <w:r w:rsidR="00850EB3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nd GDM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WhlcjwvQXV0aG9yPjxZZWFyPjIwMTE8L1llYXI+PFJl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WhlcjwvQXV0aG9yPjxZZWFyPjIwMTE8L1llYXI+PFJl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4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50EB3" w:rsidRPr="000F2571">
        <w:rPr>
          <w:rFonts w:ascii="Book Antiqua" w:hAnsi="Book Antiqua" w:cs="Times New Roman"/>
          <w:sz w:val="24"/>
          <w:szCs w:val="24"/>
        </w:rPr>
        <w:t>,</w:t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five studies </w:t>
      </w:r>
      <w:r w:rsidRPr="000F2571">
        <w:rPr>
          <w:rFonts w:ascii="Book Antiqua" w:eastAsia="DengXian" w:hAnsi="Book Antiqua" w:cs="Times New Roman"/>
          <w:sz w:val="24"/>
          <w:szCs w:val="24"/>
        </w:rPr>
        <w:t>were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bout the association of </w:t>
      </w:r>
      <w:r w:rsidR="00850EB3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nd GDM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YW88L0F1dGhvcj48WWVhcj4yMDE2PC9ZZWFyPjxSZWNO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1YW48L0F1dGhvcj48WWVhcj4yMDE1PC9ZZWFyPjxSZWNOdW0+Mzk2PC9SZWNO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YW88L0F1dGhvcj48WWVhcj4yMDE2PC9ZZWFyPjxSZWNO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1YW48L0F1dGhvcj48WWVhcj4yMDE1PC9ZZWFyPjxSZWNOdW0+Mzk2PC9SZWNO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Han, 2015 #449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Li, 2017 #260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-14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and 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five studies </w:t>
      </w:r>
      <w:r w:rsidRPr="000F2571">
        <w:rPr>
          <w:rFonts w:ascii="Book Antiqua" w:eastAsia="DengXian" w:hAnsi="Book Antiqua" w:cs="Times New Roman"/>
          <w:sz w:val="24"/>
          <w:szCs w:val="24"/>
        </w:rPr>
        <w:t>were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bout the association of </w:t>
      </w:r>
      <w:r w:rsidR="00850EB3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nd GDM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Pawlik, 2017 #444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5" w:tooltip="Chen, 2011 #265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Wang, 2016 #261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50EB3" w:rsidRPr="000F2571">
        <w:rPr>
          <w:rFonts w:ascii="Book Antiqua" w:hAnsi="Book Antiqua" w:cs="Times New Roman"/>
          <w:sz w:val="24"/>
          <w:szCs w:val="24"/>
        </w:rPr>
        <w:t>.</w:t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850EB3" w:rsidRPr="000F2571">
        <w:rPr>
          <w:rFonts w:ascii="Book Antiqua" w:hAnsi="Book Antiqua" w:cs="Times New Roman"/>
          <w:sz w:val="24"/>
          <w:szCs w:val="24"/>
        </w:rPr>
        <w:t>In total, 1</w:t>
      </w:r>
      <w:r w:rsidRPr="000F2571">
        <w:rPr>
          <w:rFonts w:ascii="Book Antiqua" w:hAnsi="Book Antiqua" w:cs="Times New Roman"/>
          <w:sz w:val="24"/>
          <w:szCs w:val="24"/>
        </w:rPr>
        <w:t>667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GDM cases and 1</w:t>
      </w:r>
      <w:r w:rsidRPr="000F2571">
        <w:rPr>
          <w:rFonts w:ascii="Book Antiqua" w:hAnsi="Book Antiqua" w:cs="Times New Roman"/>
          <w:sz w:val="24"/>
          <w:szCs w:val="24"/>
        </w:rPr>
        <w:t>682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controls were included</w:t>
      </w:r>
      <w:r w:rsidR="00C94B0B" w:rsidRPr="000F2571">
        <w:rPr>
          <w:rFonts w:ascii="Book Antiqua" w:hAnsi="Book Antiqua" w:cs="Times New Roman"/>
          <w:sz w:val="24"/>
          <w:szCs w:val="24"/>
        </w:rPr>
        <w:t>;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ten studies </w:t>
      </w:r>
      <w:r w:rsidRPr="000F2571">
        <w:rPr>
          <w:rFonts w:ascii="Book Antiqua" w:eastAsia="DengXian" w:hAnsi="Book Antiqua" w:cs="Times New Roman"/>
          <w:sz w:val="24"/>
          <w:szCs w:val="24"/>
        </w:rPr>
        <w:t>were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502AB" w:rsidRPr="000F2571">
        <w:rPr>
          <w:rFonts w:ascii="Book Antiqua" w:hAnsi="Book Antiqua" w:cs="Times New Roman"/>
          <w:sz w:val="24"/>
          <w:szCs w:val="24"/>
        </w:rPr>
        <w:t>from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Asian descendants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I2NTwvUmVjTnVtPjxEaXNwbGF5VGV4dD48c3R5bGUgZmFjZT0ic3VwZXJzY3JpcHQiPlsy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vdzwvQXV0aG9yPjxZZWFyPjIwMTE8L1llYXI+PFJlY051bT40NTQ8L1JlY051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I2NTwvUmVjTnVtPjxEaXNwbGF5VGV4dD48c3R5bGUgZmFjZT0ic3VwZXJzY3JpcHQiPlsy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vdzwvQXV0aG9yPjxZZWFyPjIwMTE8L1llYXI+PFJlY051bT40NTQ8L1JlY051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914003">
        <w:rPr>
          <w:rFonts w:ascii="Book Antiqua" w:hAnsi="Book Antiqua" w:cs="Times New Roman" w:hint="eastAsia"/>
          <w:noProof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91400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91400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5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C502AB" w:rsidRPr="000F2571">
        <w:rPr>
          <w:rFonts w:ascii="Book Antiqua" w:hAnsi="Book Antiqua" w:cs="Times New Roman"/>
          <w:sz w:val="24"/>
          <w:szCs w:val="24"/>
        </w:rPr>
        <w:t>, two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studi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es </w:t>
      </w:r>
      <w:r w:rsidRPr="000F2571">
        <w:rPr>
          <w:rFonts w:ascii="Book Antiqua" w:eastAsia="DengXian" w:hAnsi="Book Antiqua" w:cs="Times New Roman"/>
          <w:sz w:val="24"/>
          <w:szCs w:val="24"/>
        </w:rPr>
        <w:t>were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from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European descendants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NdPC9zdHlsZT48L0Rpc3BsYXlUZXh0PjxyZWNvcmQ+PHJlYy1udW1iZXI+NDUxPC9y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NdPC9zdHlsZT48L0Rpc3BsYXlUZXh0PjxyZWNvcmQ+PHJlYy1udW1iZXI+NDUxPC9y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Pawlik, 2017 #444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2AB" w:rsidRPr="000F2571">
        <w:rPr>
          <w:rFonts w:ascii="Book Antiqua" w:hAnsi="Book Antiqua" w:cs="Times New Roman"/>
          <w:sz w:val="24"/>
          <w:szCs w:val="24"/>
        </w:rPr>
        <w:t>,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and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one study </w:t>
      </w:r>
      <w:r w:rsidRPr="000F2571">
        <w:rPr>
          <w:rFonts w:ascii="Book Antiqua" w:eastAsia="DengXian" w:hAnsi="Book Antiqua" w:cs="Times New Roman"/>
          <w:sz w:val="24"/>
          <w:szCs w:val="24"/>
        </w:rPr>
        <w:t>was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from 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a </w:t>
      </w:r>
      <w:r w:rsidR="00D802A0" w:rsidRPr="000F2571">
        <w:rPr>
          <w:rFonts w:ascii="Book Antiqua" w:hAnsi="Book Antiqua" w:cs="Times New Roman"/>
          <w:sz w:val="24"/>
          <w:szCs w:val="24"/>
        </w:rPr>
        <w:t>South American descendant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aher&lt;/Author&gt;&lt;Year&gt;2011&lt;/Year&gt;&lt;RecNum&gt;377&lt;/RecNum&gt;&lt;DisplayText&gt;&lt;style face="superscript"&gt;[8]&lt;/style&gt;&lt;/DisplayText&gt;&lt;record&gt;&lt;rec-number&gt;377&lt;/rec-number&gt;&lt;foreign-keys&gt;&lt;key app="EN" db-id="xepdpsvadtwd5ueevw7p5pf2xafeax5raxwv"&gt;377&lt;/key&gt;&lt;/foreign-keys&gt;&lt;ref-type name="Journal Article"&gt;17&lt;/ref-type&gt;&lt;contributors&gt;&lt;authors&gt;&lt;author&gt;Daher, S.&lt;/author&gt;&lt;author&gt;Torloni, M. R.&lt;/author&gt;&lt;author&gt;Gueuvoghlanian-Silva, B. Y.&lt;/author&gt;&lt;author&gt;Moron, A. F.&lt;/author&gt;&lt;author&gt;Mattar, R.&lt;/author&gt;&lt;/authors&gt;&lt;/contributors&gt;&lt;auth-address&gt;S. Daher, Rua Bela Cintra 1920 ap41- CEP01415-002, São Paulo-SP, Brazil&lt;/auth-address&gt;&lt;titles&gt;&lt;title&gt;Inflammatory mediator gene polymorphisms and gestational diabetes: A review of the literature&lt;/title&gt;&lt;secondary-title&gt;Journal of Reproductive Immunology&lt;/secondary-title&gt;&lt;/titles&gt;&lt;periodical&gt;&lt;full-title&gt;Journal Of Reproductive Immunology&lt;/full-title&gt;&lt;/periodical&gt;&lt;pages&gt;111-116&lt;/pages&gt;&lt;volume&gt;90&lt;/volume&gt;&lt;number&gt;1&lt;/number&gt;&lt;keywords&gt;&lt;keyword&gt;leptin&lt;/keyword&gt;&lt;keyword&gt;mannose binding lectin&lt;/keyword&gt;&lt;keyword&gt;advanced glycation end product receptor&lt;/keyword&gt;&lt;keyword&gt;unclassified drug&lt;/keyword&gt;&lt;keyword&gt;article&lt;/keyword&gt;&lt;keyword&gt;blood sampling&lt;/keyword&gt;&lt;keyword&gt;body mass&lt;/keyword&gt;&lt;keyword&gt;genetic association&lt;/keyword&gt;&lt;keyword&gt;genetic polymorphism&lt;/keyword&gt;&lt;keyword&gt;human&lt;/keyword&gt;&lt;keyword&gt;inflammation&lt;/keyword&gt;&lt;keyword&gt;obesity&lt;/keyword&gt;&lt;keyword&gt;pregnancy diabetes mellitus&lt;/keyword&gt;&lt;keyword&gt;priority journal&lt;/keyword&gt;&lt;keyword&gt;single nucleotide polymorphism&lt;/keyword&gt;&lt;/keywords&gt;&lt;dates&gt;&lt;year&gt;2011&lt;/year&gt;&lt;/dates&gt;&lt;isbn&gt;0165-0378&amp;#xD;1872-7603&lt;/isbn&gt;&lt;work-type&gt;Article&lt;/work-type&gt;&lt;urls&gt;&lt;related-urls&gt;&lt;url&gt;http://www.embase.com/search/results?subaction=viewrecord&amp;amp;from=export&amp;amp;id=L51481054&lt;/url&gt;&lt;url&gt;http://dx.doi.org/10.1016/j.jri.2011.04.008&lt;/url&gt;&lt;/related-urls&gt;&lt;/urls&gt;&lt;custom5&gt;21684013&lt;/custom5&gt;&lt;electronic-resource-num&gt;10.1016/j.jri.2011.04.008&lt;/electronic-resource-num&gt;&lt;remote-database-name&gt;Embase&amp;#xD;Medline&lt;/remote-database-name&gt;&lt;language&gt;English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Daher, 2011 #37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. </w:t>
      </w:r>
      <w:bookmarkStart w:id="235" w:name="OLE_LINK1"/>
      <w:r w:rsidR="00463E6A" w:rsidRPr="000F2571">
        <w:rPr>
          <w:rFonts w:ascii="Book Antiqua" w:hAnsi="Book Antiqua" w:cs="Times New Roman"/>
          <w:sz w:val="24"/>
          <w:szCs w:val="24"/>
        </w:rPr>
        <w:t>Detailed characteristics of all studies</w:t>
      </w:r>
      <w:r w:rsidR="009A7906">
        <w:rPr>
          <w:rFonts w:ascii="Book Antiqua" w:hAnsi="Book Antiqua" w:cs="Times New Roman"/>
          <w:sz w:val="24"/>
          <w:szCs w:val="24"/>
        </w:rPr>
        <w:t xml:space="preserve"> </w:t>
      </w:r>
      <w:r w:rsidR="009F56E0">
        <w:rPr>
          <w:rFonts w:ascii="Book Antiqua" w:hAnsi="Book Antiqua" w:cs="Times New Roman"/>
          <w:sz w:val="24"/>
          <w:szCs w:val="24"/>
        </w:rPr>
        <w:t>included</w:t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 are shown in Table </w:t>
      </w:r>
      <w:r w:rsidR="00576A93" w:rsidRPr="000F2571">
        <w:rPr>
          <w:rFonts w:ascii="Book Antiqua" w:hAnsi="Book Antiqua" w:cs="Times New Roman"/>
          <w:sz w:val="24"/>
          <w:szCs w:val="24"/>
        </w:rPr>
        <w:t>2</w:t>
      </w:r>
      <w:r w:rsidR="00463E6A" w:rsidRPr="000F2571">
        <w:rPr>
          <w:rFonts w:ascii="Book Antiqua" w:hAnsi="Book Antiqua" w:cs="Times New Roman"/>
          <w:sz w:val="24"/>
          <w:szCs w:val="24"/>
        </w:rPr>
        <w:t>.</w:t>
      </w:r>
    </w:p>
    <w:bookmarkEnd w:id="235"/>
    <w:p w14:paraId="06375AA5" w14:textId="77777777" w:rsidR="00F3114A" w:rsidRPr="000F2571" w:rsidRDefault="00F3114A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49D220B" w14:textId="77777777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ssociation between +45T/G and GDM</w:t>
      </w:r>
    </w:p>
    <w:p w14:paraId="6B2FB904" w14:textId="2BD92521" w:rsidR="00CE5D69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Nine 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articles evaluated </w:t>
      </w:r>
      <w:r w:rsidR="009F56E0">
        <w:rPr>
          <w:rFonts w:ascii="Book Antiqua" w:hAnsi="Book Antiqua" w:cs="Times New Roman"/>
          <w:sz w:val="24"/>
          <w:szCs w:val="24"/>
        </w:rPr>
        <w:t xml:space="preserve">the </w:t>
      </w:r>
      <w:r w:rsidR="00ED4D5B" w:rsidRPr="000F2571">
        <w:rPr>
          <w:rFonts w:ascii="Book Antiqua" w:hAnsi="Book Antiqua" w:cs="Times New Roman"/>
          <w:sz w:val="24"/>
          <w:szCs w:val="24"/>
        </w:rPr>
        <w:t>association</w:t>
      </w:r>
      <w:r w:rsidR="009F56E0">
        <w:rPr>
          <w:rFonts w:ascii="Book Antiqua" w:hAnsi="Book Antiqua" w:cs="Times New Roman"/>
          <w:sz w:val="24"/>
          <w:szCs w:val="24"/>
        </w:rPr>
        <w:t xml:space="preserve"> of </w:t>
      </w:r>
      <w:r w:rsidR="009F56E0" w:rsidRPr="009F56E0">
        <w:rPr>
          <w:rFonts w:ascii="Book Antiqua" w:hAnsi="Book Antiqua" w:cs="Times New Roman"/>
          <w:i/>
          <w:sz w:val="24"/>
          <w:szCs w:val="24"/>
        </w:rPr>
        <w:t>+45T/G</w:t>
      </w:r>
      <w:r w:rsidR="009F56E0">
        <w:rPr>
          <w:rFonts w:ascii="Book Antiqua" w:hAnsi="Book Antiqua" w:cs="Times New Roman"/>
          <w:sz w:val="24"/>
          <w:szCs w:val="24"/>
        </w:rPr>
        <w:t xml:space="preserve"> and GDM</w:t>
      </w:r>
      <w:r w:rsidR="00031ECD" w:rsidRPr="000F2571">
        <w:rPr>
          <w:rFonts w:ascii="Book Antiqua" w:hAnsi="Book Antiqua" w:cs="Times New Roman"/>
          <w:sz w:val="24"/>
          <w:szCs w:val="24"/>
        </w:rPr>
        <w:t>;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502AB" w:rsidRPr="000F2571">
        <w:rPr>
          <w:rFonts w:ascii="Book Antiqua" w:hAnsi="Book Antiqua" w:cs="Times New Roman"/>
          <w:sz w:val="24"/>
          <w:szCs w:val="24"/>
        </w:rPr>
        <w:t>eight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of them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were conducted in Asia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 and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1 in South </w:t>
      </w:r>
      <w:r w:rsidRPr="000F2571">
        <w:rPr>
          <w:rFonts w:ascii="Book Antiqua" w:eastAsia="DengXian" w:hAnsi="Book Antiqua" w:cs="Times New Roman"/>
          <w:sz w:val="24"/>
          <w:szCs w:val="24"/>
        </w:rPr>
        <w:t>America</w:t>
      </w:r>
      <w:r w:rsidR="00031ECD"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with a total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of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261AA" w:rsidRPr="000F2571">
        <w:rPr>
          <w:rFonts w:ascii="Book Antiqua" w:hAnsi="Book Antiqua" w:cs="Times New Roman"/>
          <w:sz w:val="24"/>
          <w:szCs w:val="24"/>
        </w:rPr>
        <w:t>10</w:t>
      </w:r>
      <w:r w:rsidR="001C7423" w:rsidRPr="000F2571">
        <w:rPr>
          <w:rFonts w:ascii="Book Antiqua" w:hAnsi="Book Antiqua" w:cs="Times New Roman"/>
          <w:sz w:val="24"/>
          <w:szCs w:val="24"/>
        </w:rPr>
        <w:t>24</w:t>
      </w:r>
      <w:r w:rsidR="001261AA" w:rsidRPr="000F2571">
        <w:rPr>
          <w:rFonts w:ascii="Book Antiqua" w:hAnsi="Book Antiqua" w:cs="Times New Roman"/>
          <w:sz w:val="24"/>
          <w:szCs w:val="24"/>
        </w:rPr>
        <w:t xml:space="preserve"> GDM cases and 10</w:t>
      </w:r>
      <w:r w:rsidR="001C7423" w:rsidRPr="000F2571">
        <w:rPr>
          <w:rFonts w:ascii="Book Antiqua" w:hAnsi="Book Antiqua" w:cs="Times New Roman"/>
          <w:sz w:val="24"/>
          <w:szCs w:val="24"/>
        </w:rPr>
        <w:t>59</w:t>
      </w:r>
      <w:r w:rsidR="001261AA" w:rsidRPr="000F2571">
        <w:rPr>
          <w:rFonts w:ascii="Book Antiqua" w:hAnsi="Book Antiqua" w:cs="Times New Roman"/>
          <w:sz w:val="24"/>
          <w:szCs w:val="24"/>
        </w:rPr>
        <w:t xml:space="preserve"> controls.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 Heterogeneity test </w:t>
      </w:r>
      <w:r w:rsidR="00D5513C" w:rsidRPr="00D5513C">
        <w:rPr>
          <w:rFonts w:ascii="Book Antiqua" w:hAnsi="Book Antiqua" w:cs="Times New Roman"/>
          <w:i/>
          <w:sz w:val="24"/>
          <w:szCs w:val="24"/>
        </w:rPr>
        <w:t>P</w:t>
      </w:r>
      <w:r w:rsidR="00D5513C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g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sz w:val="24"/>
          <w:szCs w:val="24"/>
        </w:rPr>
        <w:t>0.05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8D3A6C" w:rsidRPr="000F2571">
        <w:rPr>
          <w:rFonts w:ascii="Book Antiqua" w:hAnsi="Book Antiqua" w:cs="Times New Roman"/>
          <w:i/>
          <w:sz w:val="24"/>
          <w:szCs w:val="24"/>
        </w:rPr>
        <w:t>I</w:t>
      </w:r>
      <w:r w:rsidR="008D3A6C" w:rsidRPr="000F2571">
        <w:rPr>
          <w:rFonts w:ascii="Book Antiqua" w:hAnsi="Book Antiqua" w:cs="Times New Roman"/>
          <w:sz w:val="24"/>
          <w:szCs w:val="24"/>
        </w:rPr>
        <w:t>²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sz w:val="24"/>
          <w:szCs w:val="24"/>
        </w:rPr>
        <w:t>50%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8E406E" w:rsidRPr="000F2571">
        <w:rPr>
          <w:rFonts w:ascii="Book Antiqua" w:hAnsi="Book Antiqua" w:cs="Times New Roman"/>
          <w:sz w:val="24"/>
          <w:szCs w:val="24"/>
        </w:rPr>
        <w:t>fix</w:t>
      </w:r>
      <w:r w:rsidR="00BD6E07" w:rsidRPr="000F2571">
        <w:rPr>
          <w:rFonts w:ascii="Book Antiqua" w:hAnsi="Book Antiqua" w:cs="Times New Roman"/>
          <w:sz w:val="24"/>
          <w:szCs w:val="24"/>
        </w:rPr>
        <w:t>ed</w:t>
      </w:r>
      <w:r w:rsidR="008D3A6C" w:rsidRPr="000F2571">
        <w:rPr>
          <w:rFonts w:ascii="Book Antiqua" w:hAnsi="Book Antiqua" w:cs="Times New Roman"/>
          <w:sz w:val="24"/>
          <w:szCs w:val="24"/>
        </w:rPr>
        <w:t>-effect model was used.</w:t>
      </w:r>
    </w:p>
    <w:p w14:paraId="20D9B110" w14:textId="0586DD05" w:rsidR="00661824" w:rsidRPr="000F2571" w:rsidRDefault="00432645" w:rsidP="00D5513C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The pooled results sugg</w:t>
      </w:r>
      <w:r w:rsidR="003B41F1" w:rsidRPr="000F2571">
        <w:rPr>
          <w:rFonts w:ascii="Book Antiqua" w:hAnsi="Book Antiqua" w:cs="Times New Roman"/>
          <w:sz w:val="24"/>
          <w:szCs w:val="24"/>
        </w:rPr>
        <w:t>e</w:t>
      </w:r>
      <w:r w:rsidRPr="000F2571">
        <w:rPr>
          <w:rFonts w:ascii="Book Antiqua" w:hAnsi="Book Antiqua" w:cs="Times New Roman"/>
          <w:sz w:val="24"/>
          <w:szCs w:val="24"/>
        </w:rPr>
        <w:t>sted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a significant association between </w:t>
      </w:r>
      <w:r w:rsidR="003B41F1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and GDM </w:t>
      </w:r>
      <w:bookmarkStart w:id="236" w:name="OLE_LINK5"/>
      <w:bookmarkStart w:id="237" w:name="OLE_LINK6"/>
      <w:r w:rsidR="009F2B06" w:rsidRPr="000F2571">
        <w:rPr>
          <w:rFonts w:ascii="Book Antiqua" w:hAnsi="Book Antiqua" w:cs="Times New Roman"/>
          <w:sz w:val="24"/>
          <w:szCs w:val="24"/>
        </w:rPr>
        <w:t>(allel</w:t>
      </w:r>
      <w:r w:rsidR="00BD6E07" w:rsidRPr="000F2571">
        <w:rPr>
          <w:rFonts w:ascii="Book Antiqua" w:hAnsi="Book Antiqua" w:cs="Times New Roman"/>
          <w:sz w:val="24"/>
          <w:szCs w:val="24"/>
        </w:rPr>
        <w:t>ic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model</w:t>
      </w:r>
      <w:r w:rsidR="009F2B06" w:rsidRPr="000F2571">
        <w:rPr>
          <w:rFonts w:ascii="Book Antiqua" w:hAnsi="Book Antiqua" w:cs="Times New Roman"/>
          <w:sz w:val="24"/>
          <w:szCs w:val="24"/>
        </w:rPr>
        <w:t>: 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1.45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1.26-1.67</w:t>
      </w:r>
      <w:r w:rsidR="00BE3508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9F2B06" w:rsidRPr="000F2571">
        <w:rPr>
          <w:rFonts w:ascii="Book Antiqua" w:hAnsi="Book Antiqua" w:cs="Times New Roman"/>
          <w:sz w:val="24"/>
          <w:szCs w:val="24"/>
        </w:rPr>
        <w:t>dominant model: 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1.50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9F2B06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1.25-1.79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9F2B06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2.0</w:t>
      </w:r>
      <w:r w:rsidR="00A44F04" w:rsidRPr="000F2571">
        <w:rPr>
          <w:rFonts w:ascii="Book Antiqua" w:hAnsi="Book Antiqua" w:cs="Times New Roman"/>
          <w:sz w:val="24"/>
          <w:szCs w:val="24"/>
        </w:rPr>
        <w:t>0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1.42-2.84).</w:t>
      </w:r>
      <w:r w:rsidR="00F8768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Ethnicity-based subgroup analysis </w:t>
      </w:r>
      <w:bookmarkStart w:id="238" w:name="OLE_LINK13"/>
      <w:bookmarkStart w:id="239" w:name="OLE_LINK14"/>
      <w:r w:rsidR="003B41F1" w:rsidRPr="000F2571">
        <w:rPr>
          <w:rFonts w:ascii="Book Antiqua" w:hAnsi="Book Antiqua" w:cs="Times New Roman"/>
          <w:sz w:val="24"/>
          <w:szCs w:val="24"/>
        </w:rPr>
        <w:t xml:space="preserve">showed that </w:t>
      </w:r>
      <w:r w:rsidR="003B41F1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was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associated with GDM in Asian</w:t>
      </w:r>
      <w:r w:rsidR="00C94B0B" w:rsidRPr="000F2571">
        <w:rPr>
          <w:rFonts w:ascii="Book Antiqua" w:hAnsi="Book Antiqua" w:cs="Times New Roman"/>
          <w:sz w:val="24"/>
          <w:szCs w:val="24"/>
        </w:rPr>
        <w:t>s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End w:id="236"/>
      <w:bookmarkEnd w:id="237"/>
      <w:r w:rsidR="003B41F1" w:rsidRPr="000F2571">
        <w:rPr>
          <w:rFonts w:ascii="Book Antiqua" w:hAnsi="Book Antiqua" w:cs="Times New Roman"/>
          <w:sz w:val="24"/>
          <w:szCs w:val="24"/>
        </w:rPr>
        <w:t>(</w:t>
      </w:r>
      <w:bookmarkStart w:id="240" w:name="OLE_LINK9"/>
      <w:bookmarkStart w:id="241" w:name="OLE_LINK10"/>
      <w:r w:rsidR="003B41F1" w:rsidRPr="000F2571">
        <w:rPr>
          <w:rFonts w:ascii="Book Antiqua" w:hAnsi="Book Antiqua" w:cs="Times New Roman"/>
          <w:sz w:val="24"/>
          <w:szCs w:val="24"/>
        </w:rPr>
        <w:t>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3B41F1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sz w:val="24"/>
          <w:szCs w:val="24"/>
        </w:rPr>
        <w:t>1.</w:t>
      </w:r>
      <w:r w:rsidR="00BE3508" w:rsidRPr="000F2571">
        <w:rPr>
          <w:rFonts w:ascii="Book Antiqua" w:hAnsi="Book Antiqua" w:cs="Times New Roman"/>
          <w:sz w:val="24"/>
          <w:szCs w:val="24"/>
        </w:rPr>
        <w:t>47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FD54EF" w:rsidRPr="000F2571">
        <w:rPr>
          <w:rFonts w:ascii="Book Antiqua" w:hAnsi="Book Antiqua" w:cs="Times New Roman"/>
          <w:sz w:val="24"/>
          <w:szCs w:val="24"/>
        </w:rPr>
        <w:t>95%CI</w:t>
      </w:r>
      <w:r w:rsidR="008D3A6C" w:rsidRPr="000F2571">
        <w:rPr>
          <w:rFonts w:ascii="Book Antiqua" w:hAnsi="Book Antiqua" w:cs="Times New Roman"/>
          <w:sz w:val="24"/>
          <w:szCs w:val="24"/>
        </w:rPr>
        <w:t>: 1.</w:t>
      </w:r>
      <w:r w:rsidR="00BE3508" w:rsidRPr="000F2571">
        <w:rPr>
          <w:rFonts w:ascii="Book Antiqua" w:hAnsi="Book Antiqua" w:cs="Times New Roman"/>
          <w:sz w:val="24"/>
          <w:szCs w:val="24"/>
        </w:rPr>
        <w:t>27</w:t>
      </w:r>
      <w:r w:rsidR="008D3A6C" w:rsidRPr="000F2571">
        <w:rPr>
          <w:rFonts w:ascii="Book Antiqua" w:hAnsi="Book Antiqua" w:cs="Times New Roman"/>
          <w:sz w:val="24"/>
          <w:szCs w:val="24"/>
        </w:rPr>
        <w:t>-1.7</w:t>
      </w:r>
      <w:r w:rsidR="00BE3508" w:rsidRPr="000F2571">
        <w:rPr>
          <w:rFonts w:ascii="Book Antiqua" w:hAnsi="Book Antiqua" w:cs="Times New Roman"/>
          <w:sz w:val="24"/>
          <w:szCs w:val="24"/>
        </w:rPr>
        <w:t>0</w:t>
      </w:r>
      <w:r w:rsidR="008D3A6C" w:rsidRPr="000F2571">
        <w:rPr>
          <w:rFonts w:ascii="Book Antiqua" w:hAnsi="Book Antiqua" w:cs="Times New Roman"/>
          <w:sz w:val="24"/>
          <w:szCs w:val="24"/>
        </w:rPr>
        <w:t>;</w:t>
      </w:r>
      <w:r w:rsidR="00BE3508" w:rsidRPr="000F2571">
        <w:rPr>
          <w:rFonts w:ascii="Book Antiqua" w:hAnsi="Book Antiqua" w:cs="Times New Roman"/>
          <w:sz w:val="24"/>
          <w:szCs w:val="24"/>
        </w:rPr>
        <w:t xml:space="preserve">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BE3508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 xml:space="preserve">1.54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>1.27-1.85;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8D3A6C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>2.00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8D3A6C" w:rsidRPr="000F2571">
        <w:rPr>
          <w:rFonts w:ascii="Book Antiqua" w:hAnsi="Book Antiqua" w:cs="Times New Roman"/>
          <w:sz w:val="24"/>
          <w:szCs w:val="24"/>
        </w:rPr>
        <w:t>: 1.</w:t>
      </w:r>
      <w:r w:rsidR="00BE3508" w:rsidRPr="000F2571">
        <w:rPr>
          <w:rFonts w:ascii="Book Antiqua" w:hAnsi="Book Antiqua" w:cs="Times New Roman"/>
          <w:sz w:val="24"/>
          <w:szCs w:val="24"/>
        </w:rPr>
        <w:t>4</w:t>
      </w:r>
      <w:r w:rsidR="002372B1" w:rsidRPr="000F2571">
        <w:rPr>
          <w:rFonts w:ascii="Book Antiqua" w:hAnsi="Book Antiqua" w:cs="Times New Roman"/>
          <w:sz w:val="24"/>
          <w:szCs w:val="24"/>
        </w:rPr>
        <w:t>3</w:t>
      </w:r>
      <w:r w:rsidR="008D3A6C" w:rsidRPr="000F2571">
        <w:rPr>
          <w:rFonts w:ascii="Book Antiqua" w:hAnsi="Book Antiqua" w:cs="Times New Roman"/>
          <w:sz w:val="24"/>
          <w:szCs w:val="24"/>
        </w:rPr>
        <w:t>-2.</w:t>
      </w:r>
      <w:r w:rsidR="00BE3508" w:rsidRPr="000F2571">
        <w:rPr>
          <w:rFonts w:ascii="Book Antiqua" w:hAnsi="Book Antiqua" w:cs="Times New Roman"/>
          <w:sz w:val="24"/>
          <w:szCs w:val="24"/>
        </w:rPr>
        <w:t>8</w:t>
      </w:r>
      <w:r w:rsidR="00447FC4" w:rsidRPr="000F2571">
        <w:rPr>
          <w:rFonts w:ascii="Book Antiqua" w:hAnsi="Book Antiqua" w:cs="Times New Roman"/>
          <w:sz w:val="24"/>
          <w:szCs w:val="24"/>
        </w:rPr>
        <w:t>5</w:t>
      </w:r>
      <w:r w:rsidR="008D3A6C" w:rsidRPr="000F2571">
        <w:rPr>
          <w:rFonts w:ascii="Book Antiqua" w:hAnsi="Book Antiqua" w:cs="Times New Roman"/>
          <w:sz w:val="24"/>
          <w:szCs w:val="24"/>
        </w:rPr>
        <w:t>)</w:t>
      </w:r>
      <w:bookmarkEnd w:id="238"/>
      <w:bookmarkEnd w:id="239"/>
      <w:bookmarkEnd w:id="240"/>
      <w:bookmarkEnd w:id="241"/>
      <w:r w:rsidR="00FD54EF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Pr="000F2571">
        <w:rPr>
          <w:rFonts w:ascii="Book Antiqua" w:eastAsia="DengXian" w:hAnsi="Book Antiqua" w:cs="Times New Roman"/>
          <w:sz w:val="24"/>
          <w:szCs w:val="24"/>
        </w:rPr>
        <w:t>However,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there was 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no association of </w:t>
      </w:r>
      <w:r w:rsidR="002401FB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 with the risk of GDM in South </w:t>
      </w:r>
      <w:r w:rsidRPr="000F2571">
        <w:rPr>
          <w:rFonts w:ascii="Book Antiqua" w:eastAsia="DengXian" w:hAnsi="Book Antiqua" w:cs="Times New Roman"/>
          <w:sz w:val="24"/>
          <w:szCs w:val="24"/>
        </w:rPr>
        <w:t>America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 (allelic </w:t>
      </w:r>
      <w:r w:rsidRPr="000F2571">
        <w:rPr>
          <w:rFonts w:ascii="Book Antiqua" w:eastAsia="DengXian" w:hAnsi="Book Antiqua" w:cs="Times New Roman"/>
          <w:sz w:val="24"/>
          <w:szCs w:val="24"/>
        </w:rPr>
        <w:t>model: OR</w:t>
      </w:r>
      <w:r w:rsidR="00D5513C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DengXian" w:hAnsi="Book Antiqua" w:cs="Times New Roman"/>
          <w:sz w:val="24"/>
          <w:szCs w:val="24"/>
        </w:rPr>
        <w:t>=</w:t>
      </w:r>
      <w:r w:rsidR="00D5513C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DengXian" w:hAnsi="Book Antiqua" w:cs="Times New Roman"/>
          <w:sz w:val="24"/>
          <w:szCs w:val="24"/>
        </w:rPr>
        <w:t>1</w:t>
      </w:r>
      <w:r w:rsidR="002401FB" w:rsidRPr="000F2571">
        <w:rPr>
          <w:rFonts w:ascii="Book Antiqua" w:hAnsi="Book Antiqua" w:cs="Times New Roman"/>
          <w:sz w:val="24"/>
          <w:szCs w:val="24"/>
        </w:rPr>
        <w:t>.21,</w:t>
      </w:r>
      <w:r w:rsidR="00D5513C">
        <w:rPr>
          <w:rFonts w:ascii="Book Antiqua" w:eastAsia="DengXian" w:hAnsi="Book Antiqua" w:cs="Times New Roman"/>
          <w:sz w:val="24"/>
          <w:szCs w:val="24"/>
        </w:rPr>
        <w:t xml:space="preserve"> 95%</w:t>
      </w:r>
      <w:r w:rsidRPr="000F2571">
        <w:rPr>
          <w:rFonts w:ascii="Book Antiqua" w:eastAsia="DengXian" w:hAnsi="Book Antiqua" w:cs="Times New Roman"/>
          <w:sz w:val="24"/>
          <w:szCs w:val="24"/>
        </w:rPr>
        <w:t>CI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: 0.68-2.41; dominant </w:t>
      </w:r>
      <w:r w:rsidRPr="000F2571">
        <w:rPr>
          <w:rFonts w:ascii="Book Antiqua" w:eastAsia="DengXian" w:hAnsi="Book Antiqua" w:cs="Times New Roman"/>
          <w:sz w:val="24"/>
          <w:szCs w:val="24"/>
        </w:rPr>
        <w:t>model: OR</w:t>
      </w:r>
      <w:r w:rsidR="00D5513C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DengXian" w:hAnsi="Book Antiqua" w:cs="Times New Roman"/>
          <w:sz w:val="24"/>
          <w:szCs w:val="24"/>
        </w:rPr>
        <w:t>=</w:t>
      </w:r>
      <w:r w:rsidR="00D5513C">
        <w:rPr>
          <w:rFonts w:ascii="Book Antiqua" w:eastAsia="DengXian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DengXian" w:hAnsi="Book Antiqua" w:cs="Times New Roman"/>
          <w:sz w:val="24"/>
          <w:szCs w:val="24"/>
        </w:rPr>
        <w:lastRenderedPageBreak/>
        <w:t>1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.13, </w:t>
      </w:r>
      <w:r w:rsidR="00D5513C">
        <w:rPr>
          <w:rFonts w:ascii="Book Antiqua" w:eastAsia="DengXian" w:hAnsi="Book Antiqua" w:cs="Times New Roman"/>
          <w:sz w:val="24"/>
          <w:szCs w:val="24"/>
        </w:rPr>
        <w:t>95%</w:t>
      </w:r>
      <w:r w:rsidRPr="000F2571">
        <w:rPr>
          <w:rFonts w:ascii="Book Antiqua" w:eastAsia="DengXian" w:hAnsi="Book Antiqua" w:cs="Times New Roman"/>
          <w:sz w:val="24"/>
          <w:szCs w:val="24"/>
        </w:rPr>
        <w:t>CI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: 0.59-2.15; recessive </w:t>
      </w:r>
      <w:r w:rsidRPr="000F2571">
        <w:rPr>
          <w:rFonts w:ascii="Book Antiqua" w:eastAsia="DengXian" w:hAnsi="Book Antiqua" w:cs="Times New Roman"/>
          <w:sz w:val="24"/>
          <w:szCs w:val="24"/>
        </w:rPr>
        <w:t>model: OR=2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.18, </w:t>
      </w:r>
      <w:r w:rsidR="00D5513C">
        <w:rPr>
          <w:rFonts w:ascii="Book Antiqua" w:eastAsia="DengXian" w:hAnsi="Book Antiqua" w:cs="Times New Roman"/>
          <w:sz w:val="24"/>
          <w:szCs w:val="24"/>
        </w:rPr>
        <w:t>95%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CI: </w:t>
      </w:r>
      <w:r w:rsidR="002401FB" w:rsidRPr="000F2571">
        <w:rPr>
          <w:rFonts w:ascii="Book Antiqua" w:hAnsi="Book Antiqua" w:cs="Times New Roman"/>
          <w:sz w:val="24"/>
          <w:szCs w:val="24"/>
        </w:rPr>
        <w:t>0.43-11.</w:t>
      </w:r>
      <w:proofErr w:type="gramStart"/>
      <w:r w:rsidR="002401FB" w:rsidRPr="000F2571">
        <w:rPr>
          <w:rFonts w:ascii="Book Antiqua" w:hAnsi="Book Antiqua" w:cs="Times New Roman"/>
          <w:sz w:val="24"/>
          <w:szCs w:val="24"/>
        </w:rPr>
        <w:t>07)</w:t>
      </w:r>
      <w:r w:rsidR="00B21211" w:rsidRPr="000F2571">
        <w:rPr>
          <w:rFonts w:ascii="Book Antiqua" w:hAnsi="Book Antiqua" w:cs="Times New Roman"/>
          <w:sz w:val="24"/>
          <w:szCs w:val="24"/>
        </w:rPr>
        <w:t>(</w:t>
      </w:r>
      <w:proofErr w:type="gramEnd"/>
      <w:r w:rsidR="00361CCE" w:rsidRPr="000F2571">
        <w:rPr>
          <w:rFonts w:ascii="Book Antiqua" w:hAnsi="Book Antiqua" w:cs="Times New Roman"/>
          <w:sz w:val="24"/>
          <w:szCs w:val="24"/>
        </w:rPr>
        <w:t>Fig</w:t>
      </w:r>
      <w:r w:rsidR="001D4789" w:rsidRPr="000F2571">
        <w:rPr>
          <w:rFonts w:ascii="Book Antiqua" w:hAnsi="Book Antiqua" w:cs="Times New Roman"/>
          <w:sz w:val="24"/>
          <w:szCs w:val="24"/>
        </w:rPr>
        <w:t>ure</w:t>
      </w:r>
      <w:r w:rsidR="00361CCE" w:rsidRPr="000F2571">
        <w:rPr>
          <w:rFonts w:ascii="Book Antiqua" w:hAnsi="Book Antiqua" w:cs="Times New Roman"/>
          <w:sz w:val="24"/>
          <w:szCs w:val="24"/>
        </w:rPr>
        <w:t xml:space="preserve"> 2, </w:t>
      </w:r>
      <w:r w:rsidR="00B21211" w:rsidRPr="000F2571">
        <w:rPr>
          <w:rFonts w:ascii="Book Antiqua" w:hAnsi="Book Antiqua" w:cs="Times New Roman"/>
          <w:sz w:val="24"/>
          <w:szCs w:val="24"/>
        </w:rPr>
        <w:t>Table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76A93" w:rsidRPr="000F2571">
        <w:rPr>
          <w:rFonts w:ascii="Book Antiqua" w:hAnsi="Book Antiqua" w:cs="Times New Roman"/>
          <w:sz w:val="24"/>
          <w:szCs w:val="24"/>
        </w:rPr>
        <w:t>3</w:t>
      </w:r>
      <w:r w:rsidR="00B21211" w:rsidRPr="000F2571">
        <w:rPr>
          <w:rFonts w:ascii="Book Antiqua" w:hAnsi="Book Antiqua" w:cs="Times New Roman"/>
          <w:sz w:val="24"/>
          <w:szCs w:val="24"/>
        </w:rPr>
        <w:t>)</w:t>
      </w:r>
      <w:r w:rsidR="00D5513C">
        <w:rPr>
          <w:rFonts w:ascii="Book Antiqua" w:hAnsi="Book Antiqua" w:cs="Times New Roman" w:hint="eastAsia"/>
          <w:sz w:val="24"/>
          <w:szCs w:val="24"/>
        </w:rPr>
        <w:t>.</w:t>
      </w:r>
    </w:p>
    <w:p w14:paraId="5A6A67C9" w14:textId="77777777" w:rsidR="002B793C" w:rsidRPr="000F2571" w:rsidRDefault="002B793C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1C73F8" w14:textId="77777777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ssociation between +276G/T and GDM</w:t>
      </w:r>
    </w:p>
    <w:p w14:paraId="4199C4CA" w14:textId="48BCD323" w:rsidR="008E406E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and the risk of GDM was investigated by </w:t>
      </w:r>
      <w:r w:rsidR="009733A6" w:rsidRPr="000F2571">
        <w:rPr>
          <w:rFonts w:ascii="Book Antiqua" w:hAnsi="Book Antiqua" w:cs="Times New Roman"/>
          <w:sz w:val="24"/>
          <w:szCs w:val="24"/>
        </w:rPr>
        <w:t>five</w:t>
      </w:r>
      <w:r w:rsidRPr="000F2571">
        <w:rPr>
          <w:rFonts w:ascii="Book Antiqua" w:hAnsi="Book Antiqua" w:cs="Times New Roman"/>
          <w:sz w:val="24"/>
          <w:szCs w:val="24"/>
        </w:rPr>
        <w:t xml:space="preserve"> studies, including </w:t>
      </w:r>
      <w:r w:rsidR="00361CCE" w:rsidRPr="000F2571">
        <w:rPr>
          <w:rFonts w:ascii="Book Antiqua" w:hAnsi="Book Antiqua" w:cs="Times New Roman"/>
          <w:sz w:val="24"/>
          <w:szCs w:val="24"/>
        </w:rPr>
        <w:t>590</w:t>
      </w:r>
      <w:r w:rsidRPr="000F2571">
        <w:rPr>
          <w:rFonts w:ascii="Book Antiqua" w:hAnsi="Book Antiqua" w:cs="Times New Roman"/>
          <w:sz w:val="24"/>
          <w:szCs w:val="24"/>
        </w:rPr>
        <w:t xml:space="preserve"> GDM cases and </w:t>
      </w:r>
      <w:r w:rsidR="00D4467A" w:rsidRPr="000F2571">
        <w:rPr>
          <w:rFonts w:ascii="Book Antiqua" w:hAnsi="Book Antiqua" w:cs="Times New Roman"/>
          <w:sz w:val="24"/>
          <w:szCs w:val="24"/>
        </w:rPr>
        <w:t>595</w:t>
      </w:r>
      <w:r w:rsidRPr="000F2571">
        <w:rPr>
          <w:rFonts w:ascii="Book Antiqua" w:hAnsi="Book Antiqua" w:cs="Times New Roman"/>
          <w:sz w:val="24"/>
          <w:szCs w:val="24"/>
        </w:rPr>
        <w:t xml:space="preserve"> controls. Heterogeneity test </w:t>
      </w:r>
      <w:r w:rsidR="00D5513C" w:rsidRPr="00D5513C">
        <w:rPr>
          <w:rFonts w:ascii="Book Antiqua" w:hAnsi="Book Antiqua" w:cs="Times New Roman"/>
          <w:i/>
          <w:sz w:val="24"/>
          <w:szCs w:val="24"/>
        </w:rPr>
        <w:t>P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g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05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i/>
          <w:sz w:val="24"/>
          <w:szCs w:val="24"/>
        </w:rPr>
        <w:t>I</w:t>
      </w:r>
      <w:r w:rsidRPr="000F2571">
        <w:rPr>
          <w:rFonts w:ascii="Book Antiqua" w:hAnsi="Book Antiqua" w:cs="Times New Roman"/>
          <w:sz w:val="24"/>
          <w:szCs w:val="24"/>
        </w:rPr>
        <w:t>²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50%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sz w:val="24"/>
          <w:szCs w:val="24"/>
        </w:rPr>
        <w:t>the fix</w:t>
      </w:r>
      <w:r w:rsidR="00C94B0B" w:rsidRPr="000F2571">
        <w:rPr>
          <w:rFonts w:ascii="Book Antiqua" w:hAnsi="Book Antiqua" w:cs="Times New Roman"/>
          <w:sz w:val="24"/>
          <w:szCs w:val="24"/>
        </w:rPr>
        <w:t>ed</w:t>
      </w:r>
      <w:r w:rsidRPr="000F2571">
        <w:rPr>
          <w:rFonts w:ascii="Book Antiqua" w:hAnsi="Book Antiqua" w:cs="Times New Roman"/>
          <w:sz w:val="24"/>
          <w:szCs w:val="24"/>
        </w:rPr>
        <w:t>-effect model was used.</w:t>
      </w:r>
    </w:p>
    <w:p w14:paraId="431F4F1A" w14:textId="28EB3BFD" w:rsidR="00C44481" w:rsidRPr="000F2571" w:rsidRDefault="00432645" w:rsidP="00D5513C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eastAsia="DengXian" w:hAnsi="Book Antiqua" w:cs="Times New Roman"/>
          <w:sz w:val="24"/>
          <w:szCs w:val="24"/>
        </w:rPr>
        <w:t>The results</w:t>
      </w:r>
      <w:r w:rsidR="008E406E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733A6" w:rsidRPr="000F2571">
        <w:rPr>
          <w:rFonts w:ascii="Book Antiqua" w:hAnsi="Book Antiqua" w:cs="Times New Roman"/>
          <w:sz w:val="24"/>
          <w:szCs w:val="24"/>
        </w:rPr>
        <w:t>showed</w:t>
      </w:r>
      <w:r w:rsidRPr="000F2571">
        <w:rPr>
          <w:rFonts w:ascii="Book Antiqua" w:hAnsi="Book Antiqua" w:cs="Times New Roman"/>
          <w:sz w:val="24"/>
          <w:szCs w:val="24"/>
        </w:rPr>
        <w:t xml:space="preserve"> that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 +276G/T</w:t>
      </w:r>
      <w:r w:rsidRPr="000F2571">
        <w:rPr>
          <w:rFonts w:ascii="Book Antiqua" w:hAnsi="Book Antiqua" w:cs="Times New Roman"/>
          <w:sz w:val="24"/>
          <w:szCs w:val="24"/>
        </w:rPr>
        <w:t xml:space="preserve"> was not associated with the risk of GDM</w:t>
      </w:r>
      <w:bookmarkStart w:id="242" w:name="_Hlk528936259"/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243" w:name="OLE_LINK19"/>
      <w:bookmarkStart w:id="244" w:name="OLE_LINK20"/>
      <w:r w:rsidRPr="000F2571">
        <w:rPr>
          <w:rFonts w:ascii="Book Antiqua" w:hAnsi="Book Antiqua" w:cs="Times New Roman"/>
          <w:sz w:val="24"/>
          <w:szCs w:val="24"/>
        </w:rPr>
        <w:t>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Pr="000F2571">
        <w:rPr>
          <w:rFonts w:ascii="Book Antiqua" w:hAnsi="Book Antiqua" w:cs="Times New Roman"/>
          <w:sz w:val="24"/>
          <w:szCs w:val="24"/>
        </w:rPr>
        <w:t xml:space="preserve"> 0.8</w:t>
      </w:r>
      <w:r w:rsidR="00D4467A" w:rsidRPr="000F2571">
        <w:rPr>
          <w:rFonts w:ascii="Book Antiqua" w:hAnsi="Book Antiqua" w:cs="Times New Roman"/>
          <w:sz w:val="24"/>
          <w:szCs w:val="24"/>
        </w:rPr>
        <w:t>8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 0.</w:t>
      </w:r>
      <w:r w:rsidR="00D4467A" w:rsidRPr="000F2571">
        <w:rPr>
          <w:rFonts w:ascii="Book Antiqua" w:hAnsi="Book Antiqua" w:cs="Times New Roman"/>
          <w:sz w:val="24"/>
          <w:szCs w:val="24"/>
        </w:rPr>
        <w:t>7</w:t>
      </w:r>
      <w:r w:rsidRPr="000F2571">
        <w:rPr>
          <w:rFonts w:ascii="Book Antiqua" w:hAnsi="Book Antiqua" w:cs="Times New Roman"/>
          <w:sz w:val="24"/>
          <w:szCs w:val="24"/>
        </w:rPr>
        <w:t>4-1.</w:t>
      </w:r>
      <w:r w:rsidR="00D4467A" w:rsidRPr="000F2571">
        <w:rPr>
          <w:rFonts w:ascii="Book Antiqua" w:hAnsi="Book Antiqua" w:cs="Times New Roman"/>
          <w:sz w:val="24"/>
          <w:szCs w:val="24"/>
        </w:rPr>
        <w:t>05</w:t>
      </w:r>
      <w:r w:rsidRPr="000F2571">
        <w:rPr>
          <w:rFonts w:ascii="Book Antiqua" w:hAnsi="Book Antiqua" w:cs="Times New Roman"/>
          <w:sz w:val="24"/>
          <w:szCs w:val="24"/>
        </w:rPr>
        <w:t>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</w:t>
      </w:r>
      <w:r w:rsidR="00D4467A" w:rsidRPr="000F2571">
        <w:rPr>
          <w:rFonts w:ascii="Book Antiqua" w:hAnsi="Book Antiqua" w:cs="Times New Roman"/>
          <w:sz w:val="24"/>
          <w:szCs w:val="24"/>
        </w:rPr>
        <w:t>91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 0.6</w:t>
      </w:r>
      <w:r w:rsidR="00D4467A" w:rsidRPr="000F2571">
        <w:rPr>
          <w:rFonts w:ascii="Book Antiqua" w:hAnsi="Book Antiqua" w:cs="Times New Roman"/>
          <w:sz w:val="24"/>
          <w:szCs w:val="24"/>
        </w:rPr>
        <w:t>5</w:t>
      </w:r>
      <w:r w:rsidRPr="000F2571">
        <w:rPr>
          <w:rFonts w:ascii="Book Antiqua" w:hAnsi="Book Antiqua" w:cs="Times New Roman"/>
          <w:sz w:val="24"/>
          <w:szCs w:val="24"/>
        </w:rPr>
        <w:t>-1.</w:t>
      </w:r>
      <w:r w:rsidR="00D4467A" w:rsidRPr="000F2571">
        <w:rPr>
          <w:rFonts w:ascii="Book Antiqua" w:hAnsi="Book Antiqua" w:cs="Times New Roman"/>
          <w:sz w:val="24"/>
          <w:szCs w:val="24"/>
        </w:rPr>
        <w:t>26</w:t>
      </w:r>
      <w:r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</w:t>
      </w:r>
      <w:r w:rsidR="00D4467A" w:rsidRPr="000F2571">
        <w:rPr>
          <w:rFonts w:ascii="Book Antiqua" w:hAnsi="Book Antiqua" w:cs="Times New Roman"/>
          <w:sz w:val="24"/>
          <w:szCs w:val="24"/>
        </w:rPr>
        <w:t>82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 0.6</w:t>
      </w:r>
      <w:r w:rsidR="00D4467A" w:rsidRPr="000F2571">
        <w:rPr>
          <w:rFonts w:ascii="Book Antiqua" w:hAnsi="Book Antiqua" w:cs="Times New Roman"/>
          <w:sz w:val="24"/>
          <w:szCs w:val="24"/>
        </w:rPr>
        <w:t>4</w:t>
      </w:r>
      <w:r w:rsidRPr="000F2571">
        <w:rPr>
          <w:rFonts w:ascii="Book Antiqua" w:hAnsi="Book Antiqua" w:cs="Times New Roman"/>
          <w:sz w:val="24"/>
          <w:szCs w:val="24"/>
        </w:rPr>
        <w:t>-1.</w:t>
      </w:r>
      <w:proofErr w:type="gramStart"/>
      <w:r w:rsidRPr="000F2571">
        <w:rPr>
          <w:rFonts w:ascii="Book Antiqua" w:hAnsi="Book Antiqua" w:cs="Times New Roman"/>
          <w:sz w:val="24"/>
          <w:szCs w:val="24"/>
        </w:rPr>
        <w:t>0</w:t>
      </w:r>
      <w:r w:rsidR="00D4467A" w:rsidRPr="000F2571">
        <w:rPr>
          <w:rFonts w:ascii="Book Antiqua" w:hAnsi="Book Antiqua" w:cs="Times New Roman"/>
          <w:sz w:val="24"/>
          <w:szCs w:val="24"/>
        </w:rPr>
        <w:t>5</w:t>
      </w:r>
      <w:r w:rsidR="007F6ACF" w:rsidRPr="000F2571">
        <w:rPr>
          <w:rFonts w:ascii="Book Antiqua" w:hAnsi="Book Antiqua" w:cs="Times New Roman"/>
          <w:sz w:val="24"/>
          <w:szCs w:val="24"/>
        </w:rPr>
        <w:t>)</w:t>
      </w:r>
      <w:bookmarkEnd w:id="243"/>
      <w:bookmarkEnd w:id="244"/>
      <w:r w:rsidR="006E0871" w:rsidRPr="000F2571">
        <w:rPr>
          <w:rFonts w:ascii="Book Antiqua" w:hAnsi="Book Antiqua" w:cs="Times New Roman"/>
          <w:sz w:val="24"/>
          <w:szCs w:val="24"/>
        </w:rPr>
        <w:t>(</w:t>
      </w:r>
      <w:proofErr w:type="gramEnd"/>
      <w:r w:rsidR="001D4789" w:rsidRPr="000F2571">
        <w:rPr>
          <w:rFonts w:ascii="Book Antiqua" w:hAnsi="Book Antiqua" w:cs="Times New Roman"/>
          <w:sz w:val="24"/>
          <w:szCs w:val="24"/>
        </w:rPr>
        <w:t xml:space="preserve">Figure 3,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Table </w:t>
      </w:r>
      <w:r w:rsidR="00576A93" w:rsidRPr="000F2571">
        <w:rPr>
          <w:rFonts w:ascii="Book Antiqua" w:hAnsi="Book Antiqua" w:cs="Times New Roman"/>
          <w:sz w:val="24"/>
          <w:szCs w:val="24"/>
        </w:rPr>
        <w:t>3</w:t>
      </w:r>
      <w:r w:rsidR="006E0871" w:rsidRPr="000F2571">
        <w:rPr>
          <w:rFonts w:ascii="Book Antiqua" w:hAnsi="Book Antiqua" w:cs="Times New Roman"/>
          <w:sz w:val="24"/>
          <w:szCs w:val="24"/>
        </w:rPr>
        <w:t>)</w:t>
      </w:r>
      <w:r w:rsidR="007F6ACF" w:rsidRPr="000F2571">
        <w:rPr>
          <w:rFonts w:ascii="Book Antiqua" w:hAnsi="Book Antiqua" w:cs="Times New Roman"/>
          <w:sz w:val="24"/>
          <w:szCs w:val="24"/>
        </w:rPr>
        <w:t>.</w:t>
      </w:r>
      <w:bookmarkEnd w:id="242"/>
    </w:p>
    <w:p w14:paraId="232A6A7E" w14:textId="77777777" w:rsidR="00E579B4" w:rsidRPr="000F2571" w:rsidRDefault="00E579B4" w:rsidP="000F257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2D4439A5" w14:textId="77777777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ssociation between -11377C/G and GDM</w:t>
      </w:r>
    </w:p>
    <w:p w14:paraId="2D642890" w14:textId="04006956" w:rsidR="008E406E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and the r</w:t>
      </w:r>
      <w:r w:rsidR="009733A6" w:rsidRPr="000F2571">
        <w:rPr>
          <w:rFonts w:ascii="Book Antiqua" w:hAnsi="Book Antiqua" w:cs="Times New Roman"/>
          <w:sz w:val="24"/>
          <w:szCs w:val="24"/>
        </w:rPr>
        <w:t>isk of GDM was investigated by five</w:t>
      </w:r>
      <w:r w:rsidRPr="000F2571">
        <w:rPr>
          <w:rFonts w:ascii="Book Antiqua" w:hAnsi="Book Antiqua" w:cs="Times New Roman"/>
          <w:sz w:val="24"/>
          <w:szCs w:val="24"/>
        </w:rPr>
        <w:t xml:space="preserve"> studies, of which 2 were conducted in </w:t>
      </w:r>
      <w:r w:rsidRPr="000F2571">
        <w:rPr>
          <w:rFonts w:ascii="Book Antiqua" w:eastAsia="DengXian" w:hAnsi="Book Antiqua" w:cs="Times New Roman"/>
          <w:sz w:val="24"/>
          <w:szCs w:val="24"/>
        </w:rPr>
        <w:t>Asia</w:t>
      </w:r>
      <w:r w:rsidRPr="000F2571">
        <w:rPr>
          <w:rFonts w:ascii="Book Antiqua" w:hAnsi="Book Antiqua" w:cs="Times New Roman"/>
          <w:sz w:val="24"/>
          <w:szCs w:val="24"/>
        </w:rPr>
        <w:t xml:space="preserve">, 2 were conducted in </w:t>
      </w:r>
      <w:r w:rsidRPr="000F2571">
        <w:rPr>
          <w:rFonts w:ascii="Book Antiqua" w:eastAsia="DengXian" w:hAnsi="Book Antiqua" w:cs="Times New Roman"/>
          <w:sz w:val="24"/>
          <w:szCs w:val="24"/>
        </w:rPr>
        <w:t>Europe, and</w:t>
      </w:r>
      <w:r w:rsidRPr="000F2571">
        <w:rPr>
          <w:rFonts w:ascii="Book Antiqua" w:hAnsi="Book Antiqua" w:cs="Times New Roman"/>
          <w:sz w:val="24"/>
          <w:szCs w:val="24"/>
        </w:rPr>
        <w:t xml:space="preserve"> 1 was conducted in South </w:t>
      </w:r>
      <w:r w:rsidRPr="000F2571">
        <w:rPr>
          <w:rFonts w:ascii="Book Antiqua" w:eastAsia="DengXian" w:hAnsi="Book Antiqua" w:cs="Times New Roman"/>
          <w:sz w:val="24"/>
          <w:szCs w:val="24"/>
        </w:rPr>
        <w:t>America</w:t>
      </w:r>
      <w:r w:rsidR="00031ECD" w:rsidRPr="000F2571">
        <w:rPr>
          <w:rFonts w:ascii="Book Antiqua" w:eastAsia="DengXian" w:hAnsi="Book Antiqua" w:cs="Times New Roman"/>
          <w:sz w:val="24"/>
          <w:szCs w:val="24"/>
        </w:rPr>
        <w:t>,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 with a total of </w:t>
      </w:r>
      <w:r w:rsidRPr="000F2571">
        <w:rPr>
          <w:rFonts w:ascii="Book Antiqua" w:hAnsi="Book Antiqua" w:cs="Times New Roman"/>
          <w:sz w:val="24"/>
          <w:szCs w:val="24"/>
        </w:rPr>
        <w:t xml:space="preserve">722 GDM cases and 791 controls. Heterogeneity test </w:t>
      </w:r>
      <w:r w:rsidR="00284909" w:rsidRPr="00D5513C">
        <w:rPr>
          <w:rFonts w:ascii="Book Antiqua" w:hAnsi="Book Antiqua" w:cs="Times New Roman"/>
          <w:i/>
          <w:sz w:val="24"/>
          <w:szCs w:val="24"/>
        </w:rPr>
        <w:t>P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05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i/>
          <w:sz w:val="24"/>
          <w:szCs w:val="24"/>
        </w:rPr>
        <w:t>I</w:t>
      </w:r>
      <w:r w:rsidRPr="000F2571">
        <w:rPr>
          <w:rFonts w:ascii="Book Antiqua" w:hAnsi="Book Antiqua" w:cs="Times New Roman"/>
          <w:sz w:val="24"/>
          <w:szCs w:val="24"/>
        </w:rPr>
        <w:t>²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gt;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50%</w:t>
      </w:r>
      <w:r w:rsidR="00C94B0B" w:rsidRPr="000F2571">
        <w:rPr>
          <w:rFonts w:ascii="Book Antiqua" w:hAnsi="Book Antiqua" w:cs="Times New Roman"/>
          <w:sz w:val="24"/>
          <w:szCs w:val="24"/>
        </w:rPr>
        <w:t>;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the random-effect model was used.</w:t>
      </w:r>
    </w:p>
    <w:p w14:paraId="7674E9EF" w14:textId="3B8BFEBA" w:rsidR="00C44481" w:rsidRPr="000F2571" w:rsidRDefault="00432645" w:rsidP="00284909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eastAsia="DengXian" w:hAnsi="Book Antiqua" w:cs="Times New Roman"/>
          <w:sz w:val="24"/>
          <w:szCs w:val="24"/>
        </w:rPr>
        <w:t>The results</w:t>
      </w:r>
      <w:r w:rsidRPr="000F2571">
        <w:rPr>
          <w:rFonts w:ascii="Book Antiqua" w:hAnsi="Book Antiqua" w:cs="Times New Roman"/>
          <w:sz w:val="24"/>
          <w:szCs w:val="24"/>
        </w:rPr>
        <w:t xml:space="preserve"> showed that 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-11377C/G </w:t>
      </w:r>
      <w:r w:rsidRPr="000F2571">
        <w:rPr>
          <w:rFonts w:ascii="Book Antiqua" w:hAnsi="Book Antiqua" w:cs="Times New Roman"/>
          <w:sz w:val="24"/>
          <w:szCs w:val="24"/>
        </w:rPr>
        <w:t>was not associated with the risk of GDM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245" w:name="OLE_LINK23"/>
      <w:bookmarkStart w:id="246" w:name="OLE_LINK24"/>
      <w:r w:rsidR="006E0871" w:rsidRPr="000F2571">
        <w:rPr>
          <w:rFonts w:ascii="Book Antiqua" w:hAnsi="Book Antiqua" w:cs="Times New Roman"/>
          <w:sz w:val="24"/>
          <w:szCs w:val="24"/>
        </w:rPr>
        <w:t>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0.96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72-1.26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1.00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73-1.37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0.90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61-1.32)</w:t>
      </w:r>
      <w:bookmarkEnd w:id="245"/>
      <w:bookmarkEnd w:id="246"/>
      <w:r w:rsidR="000165A2" w:rsidRPr="000F2571">
        <w:rPr>
          <w:rFonts w:ascii="Book Antiqua" w:hAnsi="Book Antiqua" w:cs="Times New Roman"/>
          <w:sz w:val="24"/>
          <w:szCs w:val="24"/>
        </w:rPr>
        <w:t>. Ethnicity-based subgroup analysis also showed that</w:t>
      </w:r>
      <w:r w:rsidR="000165A2" w:rsidRPr="000F2571">
        <w:rPr>
          <w:rFonts w:ascii="Book Antiqua" w:hAnsi="Book Antiqua" w:cs="Times New Roman"/>
          <w:i/>
          <w:sz w:val="24"/>
          <w:szCs w:val="24"/>
        </w:rPr>
        <w:t xml:space="preserve"> -11377C/G</w:t>
      </w:r>
      <w:r w:rsidR="000165A2" w:rsidRPr="000F2571">
        <w:rPr>
          <w:rFonts w:ascii="Book Antiqua" w:hAnsi="Book Antiqua" w:cs="Times New Roman"/>
          <w:sz w:val="24"/>
          <w:szCs w:val="24"/>
        </w:rPr>
        <w:t xml:space="preserve"> was not associated with GDM in Asian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1.04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77-1.41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>: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01379" w:rsidRPr="000F2571">
        <w:rPr>
          <w:rFonts w:ascii="Book Antiqua" w:hAnsi="Book Antiqua" w:cs="Times New Roman"/>
          <w:sz w:val="24"/>
          <w:szCs w:val="24"/>
        </w:rPr>
        <w:t>1.09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79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50</w:t>
      </w:r>
      <w:r w:rsidR="006E0871"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97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1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8</w:t>
      </w:r>
      <w:r w:rsidR="006E0871" w:rsidRPr="000F2571">
        <w:rPr>
          <w:rFonts w:ascii="Book Antiqua" w:hAnsi="Book Antiqua" w:cs="Times New Roman"/>
          <w:sz w:val="24"/>
          <w:szCs w:val="24"/>
        </w:rPr>
        <w:t>6)</w:t>
      </w:r>
      <w:r w:rsidR="000165A2" w:rsidRPr="000F2571">
        <w:rPr>
          <w:rFonts w:ascii="Book Antiqua" w:hAnsi="Book Antiqua" w:cs="Times New Roman"/>
          <w:sz w:val="24"/>
          <w:szCs w:val="24"/>
        </w:rPr>
        <w:t>, European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94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45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96</w:t>
      </w:r>
      <w:r w:rsidR="006E0871" w:rsidRPr="000F2571">
        <w:rPr>
          <w:rFonts w:ascii="Book Antiqua" w:hAnsi="Book Antiqua" w:cs="Times New Roman"/>
          <w:sz w:val="24"/>
          <w:szCs w:val="24"/>
        </w:rPr>
        <w:t>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01379" w:rsidRPr="000F2571">
        <w:rPr>
          <w:rFonts w:ascii="Book Antiqua" w:hAnsi="Book Antiqua" w:cs="Times New Roman"/>
          <w:sz w:val="24"/>
          <w:szCs w:val="24"/>
        </w:rPr>
        <w:t>1.00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42</w:t>
      </w:r>
      <w:r w:rsidR="006E0871" w:rsidRPr="000F2571">
        <w:rPr>
          <w:rFonts w:ascii="Book Antiqua" w:hAnsi="Book Antiqua" w:cs="Times New Roman"/>
          <w:sz w:val="24"/>
          <w:szCs w:val="24"/>
        </w:rPr>
        <w:t>-</w:t>
      </w:r>
      <w:r w:rsidR="00801379" w:rsidRPr="000F2571">
        <w:rPr>
          <w:rFonts w:ascii="Book Antiqua" w:hAnsi="Book Antiqua" w:cs="Times New Roman"/>
          <w:sz w:val="24"/>
          <w:szCs w:val="24"/>
        </w:rPr>
        <w:t>2.33</w:t>
      </w:r>
      <w:r w:rsidR="006E0871"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87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1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49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0165A2" w:rsidRPr="000F2571">
        <w:rPr>
          <w:rFonts w:ascii="Book Antiqua" w:hAnsi="Book Antiqua" w:cs="Times New Roman"/>
          <w:sz w:val="24"/>
          <w:szCs w:val="24"/>
        </w:rPr>
        <w:t>and South American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populations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8</w:t>
      </w:r>
      <w:r w:rsidR="00801379" w:rsidRPr="000F2571">
        <w:rPr>
          <w:rFonts w:ascii="Book Antiqua" w:hAnsi="Book Antiqua" w:cs="Times New Roman"/>
          <w:sz w:val="24"/>
          <w:szCs w:val="24"/>
        </w:rPr>
        <w:t>0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0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2</w:t>
      </w:r>
      <w:r w:rsidR="006E0871" w:rsidRPr="000F2571">
        <w:rPr>
          <w:rFonts w:ascii="Book Antiqua" w:hAnsi="Book Antiqua" w:cs="Times New Roman"/>
          <w:sz w:val="24"/>
          <w:szCs w:val="24"/>
        </w:rPr>
        <w:t>9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7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7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44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36</w:t>
      </w:r>
      <w:r w:rsidR="006E0871"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8</w:t>
      </w:r>
      <w:r w:rsidR="00801379" w:rsidRPr="000F2571">
        <w:rPr>
          <w:rFonts w:ascii="Book Antiqua" w:hAnsi="Book Antiqua" w:cs="Times New Roman"/>
          <w:sz w:val="24"/>
          <w:szCs w:val="24"/>
        </w:rPr>
        <w:t>1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1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86</w:t>
      </w:r>
      <w:r w:rsidR="0084415E">
        <w:rPr>
          <w:rFonts w:ascii="Book Antiqua" w:hAnsi="Book Antiqua" w:cs="Times New Roman"/>
          <w:sz w:val="24"/>
          <w:szCs w:val="24"/>
        </w:rPr>
        <w:t>)</w:t>
      </w:r>
      <w:r w:rsidR="006E0871" w:rsidRPr="000F2571">
        <w:rPr>
          <w:rFonts w:ascii="Book Antiqua" w:hAnsi="Book Antiqua" w:cs="Times New Roman"/>
          <w:sz w:val="24"/>
          <w:szCs w:val="24"/>
        </w:rPr>
        <w:t>(</w:t>
      </w:r>
      <w:r w:rsidR="001D4789" w:rsidRPr="000F2571">
        <w:rPr>
          <w:rFonts w:ascii="Book Antiqua" w:hAnsi="Book Antiqua" w:cs="Times New Roman"/>
          <w:sz w:val="24"/>
          <w:szCs w:val="24"/>
        </w:rPr>
        <w:t xml:space="preserve">Figure 4,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Table </w:t>
      </w:r>
      <w:r w:rsidR="00576A93" w:rsidRPr="000F2571">
        <w:rPr>
          <w:rFonts w:ascii="Book Antiqua" w:hAnsi="Book Antiqua" w:cs="Times New Roman"/>
          <w:sz w:val="24"/>
          <w:szCs w:val="24"/>
        </w:rPr>
        <w:t>3</w:t>
      </w:r>
      <w:r w:rsidR="00A57999">
        <w:rPr>
          <w:rFonts w:ascii="Book Antiqua" w:hAnsi="Book Antiqua" w:cs="Times New Roman"/>
          <w:sz w:val="24"/>
          <w:szCs w:val="24"/>
        </w:rPr>
        <w:t>).</w:t>
      </w:r>
    </w:p>
    <w:p w14:paraId="7E3F7CEB" w14:textId="77777777" w:rsidR="00E579B4" w:rsidRPr="000F2571" w:rsidRDefault="00E579B4" w:rsidP="00A57999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4A83064" w14:textId="77777777" w:rsidR="00174D6F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Publication bias</w:t>
      </w:r>
    </w:p>
    <w:p w14:paraId="23555142" w14:textId="1F55CD45" w:rsidR="00174D6F" w:rsidRPr="000F2571" w:rsidRDefault="006629C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47" w:name="_Hlk528940105"/>
      <w:bookmarkStart w:id="248" w:name="OLE_LINK12"/>
      <w:r w:rsidRPr="006629C3">
        <w:rPr>
          <w:rFonts w:ascii="Book Antiqua" w:hAnsi="Book Antiqua" w:cs="Times New Roman"/>
          <w:sz w:val="24"/>
          <w:szCs w:val="24"/>
        </w:rPr>
        <w:t>We us</w:t>
      </w:r>
      <w:r w:rsidR="009743B3">
        <w:rPr>
          <w:rFonts w:ascii="Book Antiqua" w:hAnsi="Book Antiqua" w:cs="Times New Roman"/>
          <w:sz w:val="24"/>
          <w:szCs w:val="24"/>
        </w:rPr>
        <w:t>ed</w:t>
      </w:r>
      <w:r w:rsidRPr="006629C3">
        <w:rPr>
          <w:rFonts w:ascii="Book Antiqua" w:hAnsi="Book Antiqua" w:cs="Times New Roman"/>
          <w:sz w:val="24"/>
          <w:szCs w:val="24"/>
        </w:rPr>
        <w:t xml:space="preserve"> the Egger regression asymmetry test and </w:t>
      </w:r>
      <w:proofErr w:type="spellStart"/>
      <w:r w:rsidRPr="006629C3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Pr="006629C3">
        <w:rPr>
          <w:rFonts w:ascii="Book Antiqua" w:hAnsi="Book Antiqua" w:cs="Times New Roman"/>
          <w:sz w:val="24"/>
          <w:szCs w:val="24"/>
        </w:rPr>
        <w:t xml:space="preserve"> funnel plot</w:t>
      </w:r>
      <w:r w:rsidR="009743B3">
        <w:rPr>
          <w:rFonts w:ascii="Book Antiqua" w:hAnsi="Book Antiqua" w:cs="Times New Roman"/>
          <w:sz w:val="24"/>
          <w:szCs w:val="24"/>
        </w:rPr>
        <w:t xml:space="preserve"> to </w:t>
      </w:r>
      <w:r w:rsidR="009743B3" w:rsidRPr="009743B3">
        <w:rPr>
          <w:rFonts w:ascii="Book Antiqua" w:hAnsi="Book Antiqua" w:cs="Times New Roman"/>
          <w:sz w:val="24"/>
          <w:szCs w:val="24"/>
        </w:rPr>
        <w:t>assess the public bias of the studies</w:t>
      </w:r>
      <w:r w:rsidRPr="006629C3">
        <w:rPr>
          <w:rFonts w:ascii="Book Antiqua" w:hAnsi="Book Antiqua" w:cs="Times New Roman"/>
          <w:sz w:val="24"/>
          <w:szCs w:val="24"/>
        </w:rPr>
        <w:t xml:space="preserve">. The evidence of publication bias </w:t>
      </w:r>
      <w:r w:rsidR="00A57999" w:rsidRPr="006629C3">
        <w:rPr>
          <w:rFonts w:ascii="Book Antiqua" w:hAnsi="Book Antiqua" w:cs="Times New Roman"/>
          <w:sz w:val="24"/>
          <w:szCs w:val="24"/>
        </w:rPr>
        <w:t>cannot</w:t>
      </w:r>
      <w:r w:rsidRPr="006629C3">
        <w:rPr>
          <w:rFonts w:ascii="Book Antiqua" w:hAnsi="Book Antiqua" w:cs="Times New Roman"/>
          <w:sz w:val="24"/>
          <w:szCs w:val="24"/>
        </w:rPr>
        <w:t xml:space="preserve"> be found in the meta-analysis of +45T/G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(allelic model: </w:t>
      </w:r>
      <w:bookmarkStart w:id="249" w:name="_Hlk528939833"/>
      <w:bookmarkStart w:id="250" w:name="OLE_LINK11"/>
      <w:r w:rsidR="004C3D1F" w:rsidRPr="000F2571">
        <w:rPr>
          <w:rFonts w:ascii="Book Antiqua" w:hAnsi="Book Antiqua" w:cs="Times New Roman"/>
          <w:sz w:val="24"/>
          <w:szCs w:val="24"/>
        </w:rPr>
        <w:t xml:space="preserve">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CC2D49" w:rsidRPr="000F2571">
        <w:rPr>
          <w:rFonts w:ascii="Book Antiqua" w:hAnsi="Book Antiqua" w:cs="Times New Roman"/>
          <w:sz w:val="24"/>
          <w:szCs w:val="24"/>
        </w:rPr>
        <w:t>-</w:t>
      </w:r>
      <w:r w:rsidR="004C3D1F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1.000, Egger regression asymmetry test </w:t>
      </w:r>
      <w:r w:rsidR="004C3D1F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-0.62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= 0.554</w:t>
      </w:r>
      <w:bookmarkEnd w:id="247"/>
      <w:bookmarkEnd w:id="248"/>
      <w:bookmarkEnd w:id="249"/>
      <w:bookmarkEnd w:id="250"/>
      <w:r w:rsidR="00FD54EF" w:rsidRPr="000F2571">
        <w:rPr>
          <w:rFonts w:ascii="Book Antiqua" w:hAnsi="Book Antiqua" w:cs="Times New Roman"/>
          <w:sz w:val="24"/>
          <w:szCs w:val="24"/>
        </w:rPr>
        <w:t>;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recessive model: 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9743B3">
        <w:rPr>
          <w:rFonts w:ascii="Book Antiqua" w:hAnsi="Book Antiqua" w:cs="Times New Roman"/>
          <w:sz w:val="24"/>
          <w:szCs w:val="24"/>
        </w:rPr>
        <w:t>-</w:t>
      </w:r>
      <w:r w:rsidR="004C3D1F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0.466, Egger regression asymmetry test </w:t>
      </w:r>
      <w:r w:rsidR="004C3D1F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-0.15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0.883)</w:t>
      </w:r>
      <w:r w:rsidR="00FD54EF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C3D1F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(allelic model: 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9743B3">
        <w:rPr>
          <w:rFonts w:ascii="Book Antiqua" w:hAnsi="Book Antiqua" w:cs="Times New Roman"/>
          <w:sz w:val="24"/>
          <w:szCs w:val="24"/>
        </w:rPr>
        <w:t>-</w:t>
      </w:r>
      <w:r w:rsidR="00061EA2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0.26, Egger regression asymmetry test </w:t>
      </w:r>
      <w:r w:rsidR="00061EA2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-1.24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0.282</w:t>
      </w:r>
      <w:r w:rsidR="00FD54EF" w:rsidRPr="000F2571">
        <w:rPr>
          <w:rFonts w:ascii="Book Antiqua" w:hAnsi="Book Antiqua" w:cs="Times New Roman"/>
          <w:sz w:val="24"/>
          <w:szCs w:val="24"/>
        </w:rPr>
        <w:t>)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and </w:t>
      </w:r>
      <w:r w:rsidR="004C3D1F" w:rsidRPr="000F2571">
        <w:rPr>
          <w:rFonts w:ascii="Book Antiqua" w:hAnsi="Book Antiqua" w:cs="Times New Roman"/>
          <w:i/>
          <w:sz w:val="24"/>
          <w:szCs w:val="24"/>
        </w:rPr>
        <w:t>-11377</w:t>
      </w:r>
      <w:r w:rsidR="00061EA2" w:rsidRPr="000F2571">
        <w:rPr>
          <w:rFonts w:ascii="Book Antiqua" w:hAnsi="Book Antiqua" w:cs="Times New Roman"/>
          <w:i/>
          <w:sz w:val="24"/>
          <w:szCs w:val="24"/>
        </w:rPr>
        <w:t>C/G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(allelic model: 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9743B3">
        <w:rPr>
          <w:rFonts w:ascii="Book Antiqua" w:hAnsi="Book Antiqua" w:cs="Times New Roman"/>
          <w:sz w:val="24"/>
          <w:szCs w:val="24"/>
        </w:rPr>
        <w:t>-</w:t>
      </w:r>
      <w:r w:rsidR="00061EA2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0.221, Egger regression asymmetry test </w:t>
      </w:r>
      <w:r w:rsidR="00061EA2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-2.48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0.089</w:t>
      </w:r>
      <w:r w:rsidR="00FD54EF" w:rsidRPr="000F2571">
        <w:rPr>
          <w:rFonts w:ascii="Book Antiqua" w:hAnsi="Book Antiqua" w:cs="Times New Roman"/>
          <w:sz w:val="24"/>
          <w:szCs w:val="24"/>
        </w:rPr>
        <w:t>)</w:t>
      </w:r>
      <w:r w:rsidR="00581CC6" w:rsidRPr="000F2571">
        <w:rPr>
          <w:rFonts w:ascii="Book Antiqua" w:hAnsi="Book Antiqua" w:cs="Times New Roman"/>
          <w:sz w:val="24"/>
          <w:szCs w:val="24"/>
        </w:rPr>
        <w:t>(Fig</w:t>
      </w:r>
      <w:r w:rsidR="001D4789" w:rsidRPr="000F2571">
        <w:rPr>
          <w:rFonts w:ascii="Book Antiqua" w:hAnsi="Book Antiqua" w:cs="Times New Roman"/>
          <w:sz w:val="24"/>
          <w:szCs w:val="24"/>
        </w:rPr>
        <w:t>ure</w:t>
      </w:r>
      <w:r w:rsidR="00581CC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D4789" w:rsidRPr="000F2571">
        <w:rPr>
          <w:rFonts w:ascii="Book Antiqua" w:hAnsi="Book Antiqua" w:cs="Times New Roman"/>
          <w:sz w:val="24"/>
          <w:szCs w:val="24"/>
        </w:rPr>
        <w:t>5</w:t>
      </w:r>
      <w:r w:rsidR="00581CC6" w:rsidRPr="000F2571">
        <w:rPr>
          <w:rFonts w:ascii="Book Antiqua" w:hAnsi="Book Antiqua" w:cs="Times New Roman"/>
          <w:sz w:val="24"/>
          <w:szCs w:val="24"/>
        </w:rPr>
        <w:t>)</w:t>
      </w:r>
      <w:r w:rsidR="008D7560" w:rsidRPr="000F2571">
        <w:rPr>
          <w:rFonts w:ascii="Book Antiqua" w:hAnsi="Book Antiqua" w:cs="Times New Roman"/>
          <w:sz w:val="24"/>
          <w:szCs w:val="24"/>
        </w:rPr>
        <w:t>.</w:t>
      </w:r>
    </w:p>
    <w:p w14:paraId="7A609B73" w14:textId="77777777" w:rsidR="00D76DBA" w:rsidRPr="000F2571" w:rsidRDefault="00D76DBA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7389073" w14:textId="77777777" w:rsidR="00174D6F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Sensitivity analysis</w:t>
      </w:r>
    </w:p>
    <w:p w14:paraId="000A676B" w14:textId="167CE919" w:rsidR="00174D6F" w:rsidRPr="000F2571" w:rsidRDefault="00E82E3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82E3E">
        <w:rPr>
          <w:rFonts w:ascii="Book Antiqua" w:hAnsi="Book Antiqua" w:cs="Times New Roman"/>
          <w:sz w:val="24"/>
          <w:szCs w:val="24"/>
        </w:rPr>
        <w:t>To assess the stability of the results, we performed the sensitivity analysis by sequentially excluding individual studies for each meta-analysis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For the association between </w:t>
      </w:r>
      <w:r w:rsidR="00432645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32645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32645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 and GDM, </w:t>
      </w:r>
      <w:bookmarkStart w:id="251" w:name="OLE_LINK15"/>
      <w:bookmarkStart w:id="252" w:name="OLE_LINK16"/>
      <w:r w:rsidRPr="00E82E3E">
        <w:rPr>
          <w:rFonts w:ascii="Book Antiqua" w:hAnsi="Book Antiqua" w:cs="Times New Roman"/>
          <w:sz w:val="24"/>
          <w:szCs w:val="24"/>
        </w:rPr>
        <w:t>There was no significant change of corresponding merged ORs when one study was sequentially excluded from e</w:t>
      </w:r>
      <w:r w:rsidR="009F56E0">
        <w:rPr>
          <w:rFonts w:ascii="Book Antiqua" w:hAnsi="Book Antiqua" w:cs="Times New Roman"/>
          <w:sz w:val="24"/>
          <w:szCs w:val="24"/>
        </w:rPr>
        <w:t>very</w:t>
      </w:r>
      <w:r w:rsidRPr="00E82E3E">
        <w:rPr>
          <w:rFonts w:ascii="Book Antiqua" w:hAnsi="Book Antiqua" w:cs="Times New Roman"/>
          <w:sz w:val="24"/>
          <w:szCs w:val="24"/>
        </w:rPr>
        <w:t xml:space="preserve"> meta-analysis. Therefore, t</w:t>
      </w:r>
      <w:r w:rsidR="009F56E0">
        <w:rPr>
          <w:rFonts w:ascii="Book Antiqua" w:hAnsi="Book Antiqua" w:cs="Times New Roman"/>
          <w:sz w:val="24"/>
          <w:szCs w:val="24"/>
        </w:rPr>
        <w:t>he</w:t>
      </w:r>
      <w:r w:rsidRPr="00E82E3E">
        <w:rPr>
          <w:rFonts w:ascii="Book Antiqua" w:hAnsi="Book Antiqua" w:cs="Times New Roman"/>
          <w:sz w:val="24"/>
          <w:szCs w:val="24"/>
        </w:rPr>
        <w:t xml:space="preserve"> results </w:t>
      </w:r>
      <w:r w:rsidR="009F56E0">
        <w:rPr>
          <w:rFonts w:ascii="Book Antiqua" w:hAnsi="Book Antiqua" w:cs="Times New Roman"/>
          <w:sz w:val="24"/>
          <w:szCs w:val="24"/>
        </w:rPr>
        <w:t xml:space="preserve">of our meta-analysis </w:t>
      </w:r>
      <w:r w:rsidRPr="00E82E3E">
        <w:rPr>
          <w:rFonts w:ascii="Book Antiqua" w:hAnsi="Book Antiqua" w:cs="Times New Roman"/>
          <w:sz w:val="24"/>
          <w:szCs w:val="24"/>
        </w:rPr>
        <w:t xml:space="preserve">are stable and reliable </w:t>
      </w:r>
      <w:r w:rsidR="004B664E" w:rsidRPr="000F2571">
        <w:rPr>
          <w:rFonts w:ascii="Book Antiqua" w:hAnsi="Book Antiqua" w:cs="Times New Roman"/>
          <w:sz w:val="24"/>
          <w:szCs w:val="24"/>
        </w:rPr>
        <w:t>(</w:t>
      </w:r>
      <w:r w:rsidR="001D4789" w:rsidRPr="000F2571">
        <w:rPr>
          <w:rFonts w:ascii="Book Antiqua" w:hAnsi="Book Antiqua" w:cs="Times New Roman"/>
          <w:sz w:val="24"/>
          <w:szCs w:val="24"/>
        </w:rPr>
        <w:t>Figure 6</w:t>
      </w:r>
      <w:r w:rsidR="004B664E" w:rsidRPr="000F2571">
        <w:rPr>
          <w:rFonts w:ascii="Book Antiqua" w:hAnsi="Book Antiqua" w:cs="Times New Roman"/>
          <w:sz w:val="24"/>
          <w:szCs w:val="24"/>
        </w:rPr>
        <w:t>)</w:t>
      </w:r>
      <w:r w:rsidR="00963BC1" w:rsidRPr="000F2571">
        <w:rPr>
          <w:rFonts w:ascii="Book Antiqua" w:hAnsi="Book Antiqua" w:cs="Times New Roman"/>
          <w:sz w:val="24"/>
          <w:szCs w:val="24"/>
        </w:rPr>
        <w:t>.</w:t>
      </w:r>
      <w:bookmarkEnd w:id="251"/>
      <w:bookmarkEnd w:id="252"/>
    </w:p>
    <w:p w14:paraId="2A2E2CF8" w14:textId="77777777" w:rsidR="00943720" w:rsidRPr="009F56E0" w:rsidRDefault="00943720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7FE94E" w14:textId="42038BED" w:rsidR="00E218A4" w:rsidRPr="000F2571" w:rsidRDefault="0091676D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253" w:name="_Hlk533169097"/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>DISCUSSION</w:t>
      </w:r>
    </w:p>
    <w:p w14:paraId="6E263A30" w14:textId="33F77E21" w:rsidR="00632B98" w:rsidRPr="000F2571" w:rsidRDefault="00432645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iponectin has been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considere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mportant factor in regulating glucose and lipid metabolism.</w:t>
      </w:r>
      <w:r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is secreted by adipose tissue, which has a negative correlation with insulin resistance to type 2 diabetes and metabolic syndrome. ADIPOQ can increase insulin sensitivity, anti-inflammation, </w:t>
      </w:r>
      <w:r w:rsidR="00CC2D4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anti-atherosclerosis, promote glucose uptake in muscle tissue and inhibit intrahepatic synthetic glucose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Peng&lt;/Author&gt;&lt;Year&gt;2012&lt;/Year&gt;&lt;RecNum&gt;469&lt;/RecNum&gt;&lt;DisplayText&gt;&lt;style face="superscript"&gt;[17]&lt;/style&gt;&lt;/DisplayText&gt;&lt;record&gt;&lt;rec-number&gt;469&lt;/rec-number&gt;&lt;foreign-keys&gt;&lt;key app="EN" db-id="xepdpsvadtwd5ueevw7p5pf2xafeax5raxwv"&gt;469&lt;/key&gt;&lt;/foreign-keys&gt;&lt;ref-type name="Journal Article"&gt;17&lt;/ref-type&gt;&lt;contributors&gt;&lt;authors&gt;&lt;author&gt;Peng, J. J.&lt;/author&gt;&lt;author&gt;Shi, F. X.&lt;/author&gt;&lt;author&gt;&lt;style face="normal" font="default" size="100%"&gt;Wang, H&lt;/style&gt;&lt;style face="normal" font="default" charset="134" size="100%"&gt;. &lt;/style&gt;&lt;style face="normal" font="default" size="100%"&gt;Y.&lt;/style&gt;&lt;/author&gt;&lt;author&gt;Wang, Z. P.&lt;/author&gt;&lt;author&gt;Yuan, P.&lt;/author&gt;&lt;/authors&gt;&lt;/contributors&gt;&lt;auth-address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江苏省常州市妇幼保健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大连医科大学第一附属医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常州市妇幼保健院儿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;&lt;/auth-address&gt;&lt;titles&gt;&lt;title&gt;Correlation between adiponectin and gestaional diabetes mellitus&lt;/title&gt;&lt;secondary-title&gt;Maternal and Child Health Care of China&lt;/secondary-title&gt;&lt;/titles&gt;&lt;periodical&gt;&lt;full-title&gt;Maternal and Child Health Care of China&lt;/full-title&gt;&lt;/periodical&gt;&lt;pages&gt;1314-1316&lt;/pages&gt;&lt;volume&gt;27&lt;/volume&gt;&lt;number&gt;09&lt;/number&gt;&lt;keywords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妊娠期糖尿病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脂联素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胰岛素抵抗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/keywords&gt;&lt;dates&gt;&lt;year&gt;2012&lt;/year&gt;&lt;/dates&gt;&lt;isbn&gt;1001-4411&lt;/isbn&gt;&lt;call-num&gt;22-1127/R&lt;/call-num&gt;&lt;urls&gt;&lt;/urls&gt;&lt;remote-database-provider&gt;Cnki&lt;/remote-database-provider&gt;&lt;/record&gt;&lt;/Cite&gt;&lt;/EndNote&gt;</w:instrTex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Peng, 2012 #469" w:history="1">
        <w:r w:rsidR="00A61E85" w:rsidRPr="00A57999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B933002" w14:textId="4DC8E1E8" w:rsidR="00A379D1" w:rsidRPr="000F2571" w:rsidRDefault="00432645" w:rsidP="0084415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chromosomal region where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the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iponectin gene is located, there are susceptible sites of T2D and metabolic syndrome, and its SNPs can affect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 level of adiponectin in blood, leading to obesity insulin resistance and the occurrence of T2D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hen&lt;/Author&gt;&lt;Year&gt;2011&lt;/Year&gt;&lt;RecNum&gt;265&lt;/RecNum&gt;&lt;DisplayText&gt;&lt;style face="superscript"&gt;[15]&lt;/style&gt;&lt;/DisplayText&gt;&lt;record&gt;&lt;rec-number&gt;265&lt;/rec-number&gt;&lt;foreign-keys&gt;&lt;key app="EN" db-id="xepdpsvadtwd5ueevw7p5pf2xafeax5raxwv"&gt;265&lt;/key&gt;&lt;/foreign-keys&gt;&lt;ref-type name="Journal Article"&gt;17&lt;/ref-type&gt;&lt;contributors&gt;&lt;authors&gt;&lt;author&gt;Chen, Z. Y.&lt;/author&gt;&lt;author&gt;Du, J.&lt;/author&gt;&lt;/authors&gt;&lt;translated-authors&gt;&lt;author&gt;Chen, Zhenyu&lt;/author&gt;&lt;author&gt;Du, Juan&lt;/author&gt;&lt;/translated-authors&gt;&lt;/contributors&gt;&lt;auth-address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中国人民解放军第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202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医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,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沈阳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,110003&amp;#xD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中国医科大学附属盛京医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auth-address&gt;&lt;titles&gt;&lt;title&gt;Relationship between diponectin gene polymorphism and gestational diabetes mellitus&lt;/title&gt;&lt;secondary-title&gt;Progress in Obstetrics and Gynecolog&lt;/secondary-title&gt;&lt;/titles&gt;&lt;periodical&gt;&lt;full-title&gt;Progress in Obstetrics and Gynecolog&lt;/full-title&gt;&lt;/periodical&gt;&lt;pages&gt;718-721&lt;/pages&gt;&lt;volume&gt;20&lt;/volume&gt;&lt;number&gt;9&lt;/number&gt;&lt;keywords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妊娠期糖尿病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脂联素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单核苷酸多态性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/keywords&gt;&lt;dates&gt;&lt;year&gt;2011&lt;/year&gt;&lt;/dates&gt;&lt;isbn&gt;1004-7379&lt;/isbn&gt;&lt;urls&gt;&lt;related-urls&gt;&lt;url&gt;http://g.wanfangdata.com.cn/details/detail.do?_type=perio&amp;amp;id=xdfckjz201109012&lt;/url&gt;&lt;/related-urls&gt;&lt;/urls&gt;&lt;remote-database-provider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北京万方数据股份有限公司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remote-database-provider&gt;&lt;language&gt;chi&lt;/language&gt;&lt;/record&gt;&lt;/Cite&gt;&lt;/EndNote&gt;</w:instrTex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Chen, 2011 #265" w:history="1">
        <w:r w:rsidR="00A61E85" w:rsidRPr="00A57999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8A59E35" w14:textId="4745540B" w:rsidR="00A97175" w:rsidRPr="000F2571" w:rsidRDefault="00432645" w:rsidP="0084415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lasma adiponectin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level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adually decreased with gestational week during pregnancy, consistent with the gradual decrease of insulin sensitivity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" w:tooltip="Pawlik, 2017 #44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plasma adiponectin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level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creased more significantly in GDM women. This phenomenon is closely related to the decreased transcriptional activity of ADIPOQ during pregnancy. </w:t>
      </w:r>
      <w:r w:rsidR="0091194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vious studies revealed the association of ADIPOQ SNPs, such as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IsIDQsIDcsIDgsIDEwLTE0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EYWhlcjwv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IsIDQsIDcsIDgsIDEwLTE0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EYWhlcjwv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-14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C32A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QsIDEwLCAxMiwgMTMsIDE4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HYW88L0F1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QsIDEwLCAxMiwgMTMsIDE4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HYW88L0F1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Li, 2017 #260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3" w:tooltip="Luan, 2015 #39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8" w:tooltip="Zhang, 2017 #442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8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C32A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3" w:tooltip="Pawlik, 2017 #44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5" w:tooltip="Chen, 2011 #26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6" w:tooltip="Wang, 2016 #26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6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48E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</w:t>
      </w:r>
      <w:r w:rsidR="0019678E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3971A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My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x1YW48L0F1dGhvcj48WWVhcj4yMDE1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My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x1YW48L0F1dGhvcj48WWVhcj4yMDE1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3" w:tooltip="Luan, 2015 #39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9" w:tooltip="Chen, 2013 #40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9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48E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1148E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426A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NS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NoZW48L0F1dGhvcj48WWVhcj4yMDEx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NS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NoZW48L0F1dGhvcj48WWVhcj4yMDEx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Chen, 2011 #26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9" w:tooltip="Chen, 2013 #40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9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risk of GDM</w:t>
      </w:r>
      <w:r w:rsidR="001148E2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A total of</w:t>
      </w:r>
      <w:r w:rsidR="0001360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66.7% (6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9) of the s</w:t>
      </w:r>
      <w:r w:rsidR="0065191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dies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opted</w:t>
      </w:r>
      <w:r w:rsidR="0065191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meta-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analysis reported that the</w:t>
      </w:r>
      <w:r w:rsidR="00CC1986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+45T/G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increase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risk of GDM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0% (2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5) reported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that the</w:t>
      </w:r>
      <w:r w:rsidRPr="000F2571">
        <w:rPr>
          <w:rFonts w:ascii="Book Antiqua" w:eastAsia="DengXian" w:hAnsi="Book Antiqua" w:cs="Times New Roman"/>
          <w:i/>
          <w:color w:val="000000"/>
          <w:sz w:val="24"/>
          <w:szCs w:val="24"/>
        </w:rPr>
        <w:t xml:space="preserve"> </w:t>
      </w:r>
      <w:r w:rsidR="00CC1986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-11377C/G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polymorphism was associate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GDM</w:t>
      </w:r>
      <w:r w:rsidR="00585830" w:rsidRPr="000F2571">
        <w:rPr>
          <w:rFonts w:ascii="Book Antiqua" w:eastAsia="DengXian" w:hAnsi="Book Antiqua" w:cs="Times New Roman"/>
          <w:color w:val="000000"/>
          <w:sz w:val="24"/>
          <w:szCs w:val="24"/>
        </w:rPr>
        <w:t>.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85CD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gher prevalence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of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 allele was observed</w:t>
      </w:r>
      <w:r w:rsidR="00985CD0" w:rsidRPr="00985CD0">
        <w:t xml:space="preserve"> </w:t>
      </w:r>
      <w:r w:rsidR="00985CD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57999">
        <w:rPr>
          <w:rFonts w:ascii="Book Antiqua" w:hAnsi="Book Antiqua" w:cs="Times New Roman"/>
          <w:color w:val="000000" w:themeColor="text1"/>
          <w:sz w:val="24"/>
          <w:szCs w:val="24"/>
        </w:rPr>
        <w:t>mong women with GDM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bookmarkStart w:id="254" w:name="_Hlk533266819"/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 studies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arding </w:t>
      </w:r>
      <w:r w:rsidR="00CC1986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that 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>this polymorphism ha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 association with the risk of GDM</w:t>
      </w:r>
      <w:bookmarkEnd w:id="254"/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34B33D28" w14:textId="787C8AD3" w:rsidR="002D0D13" w:rsidRPr="000F2571" w:rsidRDefault="00432645" w:rsidP="0084415E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irteen</w:t>
      </w:r>
      <w:r w:rsidR="0052619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ere included in</w:t>
      </w:r>
      <w:r w:rsidR="003213F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>our</w:t>
      </w:r>
      <w:r w:rsidR="003213F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y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87685" w:rsidRPr="000F2571">
        <w:rPr>
          <w:rFonts w:ascii="Book Antiqua" w:hAnsi="Book Antiqua" w:cs="Times New Roman"/>
          <w:color w:val="000000" w:themeColor="text1"/>
          <w:sz w:val="24"/>
          <w:szCs w:val="24"/>
        </w:rPr>
        <w:t>nine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ere about</w:t>
      </w:r>
      <w:r w:rsidR="00A9717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+45T/G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10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24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 and 10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59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trols,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five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ere about</w:t>
      </w:r>
      <w:r w:rsidR="00A9717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+276G/T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r w:rsidR="00D26D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590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 and 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>595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trols,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and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ive studies were about </w:t>
      </w:r>
      <w:r w:rsidR="00A9717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722 cases and 791 controls.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We not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ly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had a larger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ample size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n previous studies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also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performed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</w:t>
      </w:r>
      <w:r w:rsidR="00E63AB3" w:rsidRPr="000F2571">
        <w:rPr>
          <w:rFonts w:ascii="Book Antiqua" w:hAnsi="Book Antiqua" w:cs="Times New Roman"/>
          <w:sz w:val="24"/>
          <w:szCs w:val="24"/>
        </w:rPr>
        <w:t xml:space="preserve">ubgroup 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analyses </w:t>
      </w:r>
      <w:r w:rsidR="00D56226" w:rsidRPr="000F2571">
        <w:rPr>
          <w:rFonts w:ascii="Book Antiqua" w:hAnsi="Book Antiqua" w:cs="Times New Roman"/>
          <w:sz w:val="24"/>
          <w:szCs w:val="24"/>
        </w:rPr>
        <w:t xml:space="preserve">based on the ethnicity of the study population to evaluate ethnic-specific </w:t>
      </w:r>
      <w:r w:rsidRPr="000F2571">
        <w:rPr>
          <w:rFonts w:ascii="Book Antiqua" w:eastAsia="DengXian" w:hAnsi="Book Antiqua" w:cs="Times New Roman"/>
          <w:sz w:val="24"/>
          <w:szCs w:val="24"/>
        </w:rPr>
        <w:t>effects</w:t>
      </w:r>
      <w:r w:rsidR="00D56226" w:rsidRPr="000F2571">
        <w:rPr>
          <w:rFonts w:ascii="Book Antiqua" w:hAnsi="Book Antiqua" w:cs="Times New Roman"/>
          <w:sz w:val="24"/>
          <w:szCs w:val="24"/>
        </w:rPr>
        <w:t>.</w:t>
      </w:r>
      <w:r w:rsidR="00985CD0" w:rsidRPr="00985CD0">
        <w:t xml:space="preserve"> </w:t>
      </w:r>
      <w:r w:rsidR="00985CD0" w:rsidRPr="00985CD0">
        <w:rPr>
          <w:rFonts w:ascii="Book Antiqua" w:hAnsi="Book Antiqua" w:cs="Times New Roman"/>
          <w:sz w:val="24"/>
          <w:szCs w:val="24"/>
        </w:rPr>
        <w:t>+45T/G was proved by our meta-analysis that it is a risk factor for GDM</w:t>
      </w:r>
      <w:r w:rsidR="00632B9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F635E" w:rsidRPr="000F2571">
        <w:rPr>
          <w:rFonts w:ascii="Book Antiqua" w:hAnsi="Book Antiqua" w:cs="Times New Roman"/>
          <w:sz w:val="24"/>
          <w:szCs w:val="24"/>
        </w:rPr>
        <w:t>(allelic model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BF635E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74245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F635E" w:rsidRPr="000F2571">
        <w:rPr>
          <w:rFonts w:ascii="Book Antiqua" w:hAnsi="Book Antiqua" w:cs="Times New Roman"/>
          <w:sz w:val="24"/>
          <w:szCs w:val="24"/>
        </w:rPr>
        <w:t>1.</w:t>
      </w:r>
      <w:r w:rsidR="0017340C" w:rsidRPr="000F2571">
        <w:rPr>
          <w:rFonts w:ascii="Book Antiqua" w:hAnsi="Book Antiqua" w:cs="Times New Roman"/>
          <w:sz w:val="24"/>
          <w:szCs w:val="24"/>
        </w:rPr>
        <w:t>45</w:t>
      </w:r>
      <w:r w:rsidR="00BF635E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F635E" w:rsidRPr="000F2571">
        <w:rPr>
          <w:rFonts w:ascii="Book Antiqua" w:hAnsi="Book Antiqua" w:cs="Times New Roman"/>
          <w:sz w:val="24"/>
          <w:szCs w:val="24"/>
        </w:rPr>
        <w:t>: 1.</w:t>
      </w:r>
      <w:r w:rsidR="0017340C" w:rsidRPr="000F2571">
        <w:rPr>
          <w:rFonts w:ascii="Book Antiqua" w:hAnsi="Book Antiqua" w:cs="Times New Roman"/>
          <w:sz w:val="24"/>
          <w:szCs w:val="24"/>
        </w:rPr>
        <w:t>26</w:t>
      </w:r>
      <w:r w:rsidR="00BF635E" w:rsidRPr="000F2571">
        <w:rPr>
          <w:rFonts w:ascii="Book Antiqua" w:hAnsi="Book Antiqua" w:cs="Times New Roman"/>
          <w:sz w:val="24"/>
          <w:szCs w:val="24"/>
        </w:rPr>
        <w:t>-1.6</w:t>
      </w:r>
      <w:r w:rsidR="0017340C" w:rsidRPr="000F2571">
        <w:rPr>
          <w:rFonts w:ascii="Book Antiqua" w:hAnsi="Book Antiqua" w:cs="Times New Roman"/>
          <w:sz w:val="24"/>
          <w:szCs w:val="24"/>
        </w:rPr>
        <w:t>7</w:t>
      </w:r>
      <w:r w:rsidR="00BF635E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F635E" w:rsidRPr="000F2571">
        <w:rPr>
          <w:rFonts w:ascii="Book Antiqua" w:hAnsi="Book Antiqua" w:cs="Times New Roman"/>
          <w:sz w:val="24"/>
          <w:szCs w:val="24"/>
        </w:rPr>
        <w:t>0.0</w:t>
      </w:r>
      <w:r w:rsidR="0017340C" w:rsidRPr="000F2571">
        <w:rPr>
          <w:rFonts w:ascii="Book Antiqua" w:hAnsi="Book Antiqua" w:cs="Times New Roman"/>
          <w:sz w:val="24"/>
          <w:szCs w:val="24"/>
        </w:rPr>
        <w:t>00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), and </w:t>
      </w:r>
      <w:r w:rsidR="0017340C" w:rsidRPr="000F2571">
        <w:rPr>
          <w:rFonts w:ascii="Book Antiqua" w:hAnsi="Book Antiqua" w:cs="Times New Roman"/>
          <w:sz w:val="24"/>
          <w:szCs w:val="24"/>
        </w:rPr>
        <w:t>66.7</w:t>
      </w:r>
      <w:r w:rsidR="00354700" w:rsidRPr="000F2571">
        <w:rPr>
          <w:rFonts w:ascii="Book Antiqua" w:hAnsi="Book Antiqua" w:cs="Times New Roman"/>
          <w:sz w:val="24"/>
          <w:szCs w:val="24"/>
        </w:rPr>
        <w:t>% (</w:t>
      </w:r>
      <w:r w:rsidR="0017340C" w:rsidRPr="000F2571">
        <w:rPr>
          <w:rFonts w:ascii="Book Antiqua" w:hAnsi="Book Antiqua" w:cs="Times New Roman"/>
          <w:sz w:val="24"/>
          <w:szCs w:val="24"/>
        </w:rPr>
        <w:t>six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85830" w:rsidRPr="000F2571">
        <w:rPr>
          <w:rFonts w:ascii="Book Antiqua" w:hAnsi="Book Antiqua" w:cs="Times New Roman"/>
          <w:sz w:val="24"/>
          <w:szCs w:val="24"/>
        </w:rPr>
        <w:t>of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7340C" w:rsidRPr="000F2571">
        <w:rPr>
          <w:rFonts w:ascii="Book Antiqua" w:hAnsi="Book Antiqua" w:cs="Times New Roman"/>
          <w:sz w:val="24"/>
          <w:szCs w:val="24"/>
        </w:rPr>
        <w:t>nine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of </w:t>
      </w:r>
      <w:r w:rsidR="00354700" w:rsidRPr="000F2571">
        <w:rPr>
          <w:rFonts w:ascii="Book Antiqua" w:hAnsi="Book Antiqua" w:cs="Times New Roman"/>
          <w:sz w:val="24"/>
          <w:szCs w:val="24"/>
        </w:rPr>
        <w:t>studies reported a positive result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E2PC9ZZWFyPjxSZWNO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E2PC9ZZWFyPjxSZWNO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Li, 2017 #260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Zhang, 2014 #25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. Subgroup analysis showed that </w:t>
      </w:r>
      <w:r w:rsidR="00354700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eastAsia="DengXian" w:hAnsi="Book Antiqua" w:cs="Times New Roman"/>
          <w:sz w:val="24"/>
          <w:szCs w:val="24"/>
        </w:rPr>
        <w:t xml:space="preserve"> was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associated with GDM in </w:t>
      </w:r>
      <w:r w:rsidRPr="000F2571">
        <w:rPr>
          <w:rFonts w:ascii="Book Antiqua" w:eastAsia="DengXian" w:hAnsi="Book Antiqua" w:cs="Times New Roman"/>
          <w:sz w:val="24"/>
          <w:szCs w:val="24"/>
        </w:rPr>
        <w:t>Asians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585830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354700" w:rsidRPr="000F2571">
        <w:rPr>
          <w:rFonts w:ascii="Book Antiqua" w:hAnsi="Book Antiqua" w:cs="Times New Roman"/>
          <w:sz w:val="24"/>
          <w:szCs w:val="24"/>
        </w:rPr>
        <w:t>OR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74245" w:rsidRPr="000F2571">
        <w:rPr>
          <w:rFonts w:ascii="Book Antiqua" w:hAnsi="Book Antiqua" w:cs="Times New Roman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54700" w:rsidRPr="000F2571">
        <w:rPr>
          <w:rFonts w:ascii="Book Antiqua" w:hAnsi="Book Antiqua" w:cs="Times New Roman"/>
          <w:sz w:val="24"/>
          <w:szCs w:val="24"/>
        </w:rPr>
        <w:t>1.</w:t>
      </w:r>
      <w:r w:rsidR="0017340C" w:rsidRPr="000F2571">
        <w:rPr>
          <w:rFonts w:ascii="Book Antiqua" w:hAnsi="Book Antiqua" w:cs="Times New Roman"/>
          <w:sz w:val="24"/>
          <w:szCs w:val="24"/>
        </w:rPr>
        <w:t>47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81F84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354700" w:rsidRPr="000F2571">
        <w:rPr>
          <w:rFonts w:ascii="Book Antiqua" w:hAnsi="Book Antiqua" w:cs="Times New Roman"/>
          <w:sz w:val="24"/>
          <w:szCs w:val="24"/>
        </w:rPr>
        <w:t>: 1.</w:t>
      </w:r>
      <w:r w:rsidR="0017340C" w:rsidRPr="000F2571">
        <w:rPr>
          <w:rFonts w:ascii="Book Antiqua" w:hAnsi="Book Antiqua" w:cs="Times New Roman"/>
          <w:sz w:val="24"/>
          <w:szCs w:val="24"/>
        </w:rPr>
        <w:t>27</w:t>
      </w:r>
      <w:r w:rsidR="00354700" w:rsidRPr="000F2571">
        <w:rPr>
          <w:rFonts w:ascii="Book Antiqua" w:hAnsi="Book Antiqua" w:cs="Times New Roman"/>
          <w:sz w:val="24"/>
          <w:szCs w:val="24"/>
        </w:rPr>
        <w:t>-1.7</w:t>
      </w:r>
      <w:r w:rsidR="0017340C" w:rsidRPr="000F2571">
        <w:rPr>
          <w:rFonts w:ascii="Book Antiqua" w:hAnsi="Book Antiqua" w:cs="Times New Roman"/>
          <w:sz w:val="24"/>
          <w:szCs w:val="24"/>
        </w:rPr>
        <w:t>0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54700" w:rsidRPr="000F2571">
        <w:rPr>
          <w:rFonts w:ascii="Book Antiqua" w:hAnsi="Book Antiqua" w:cs="Times New Roman"/>
          <w:sz w:val="24"/>
          <w:szCs w:val="24"/>
        </w:rPr>
        <w:t>0.0</w:t>
      </w:r>
      <w:r w:rsidR="0017340C" w:rsidRPr="000F2571">
        <w:rPr>
          <w:rFonts w:ascii="Book Antiqua" w:hAnsi="Book Antiqua" w:cs="Times New Roman"/>
          <w:sz w:val="24"/>
          <w:szCs w:val="24"/>
        </w:rPr>
        <w:t>00</w:t>
      </w:r>
      <w:r w:rsidR="00354700" w:rsidRPr="000F2571">
        <w:rPr>
          <w:rFonts w:ascii="Book Antiqua" w:hAnsi="Book Antiqua" w:cs="Times New Roman"/>
          <w:sz w:val="24"/>
          <w:szCs w:val="24"/>
        </w:rPr>
        <w:t>)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not in South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America</w:t>
      </w:r>
      <w:r w:rsidR="00585830" w:rsidRPr="000F2571">
        <w:rPr>
          <w:rFonts w:ascii="Book Antiqua" w:eastAsia="DengXian" w:hAnsi="Book Antiqua" w:cs="Times New Roman"/>
          <w:color w:val="000000"/>
          <w:sz w:val="24"/>
          <w:szCs w:val="24"/>
        </w:rPr>
        <w:t>ns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. In addition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 association of </w:t>
      </w:r>
      <w:r w:rsidR="00354700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354700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-11377C/G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risk of GDM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</w:t>
      </w:r>
      <w:r w:rsidR="00681F84" w:rsidRPr="000F2571">
        <w:rPr>
          <w:rFonts w:ascii="Book Antiqua" w:eastAsia="DengXian" w:hAnsi="Book Antiqua" w:cs="Times New Roman"/>
          <w:color w:val="000000"/>
          <w:sz w:val="24"/>
          <w:szCs w:val="24"/>
        </w:rPr>
        <w:t>were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observed.</w:t>
      </w:r>
    </w:p>
    <w:p w14:paraId="5B3E0291" w14:textId="49B5FD3E" w:rsidR="002145CE" w:rsidRPr="000F2571" w:rsidRDefault="00432645" w:rsidP="00681F84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bvious heterogeneity was detected among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the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tudies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255" w:name="_Hlk530241150"/>
      <w:bookmarkStart w:id="256" w:name="OLE_LINK37"/>
      <w:r w:rsidR="00A3092D" w:rsidRPr="000F2571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elic model: </w:t>
      </w:r>
      <w:r w:rsidR="003C7324" w:rsidRPr="00681F84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64.0%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3, dominant model: </w:t>
      </w:r>
      <w:r w:rsidR="003C7324" w:rsidRPr="00681F84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55.0%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6, recessive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model: </w:t>
      </w:r>
      <w:r w:rsidR="003C7324" w:rsidRPr="00681F84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1F84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32.0%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0.21)</w:t>
      </w:r>
      <w:bookmarkEnd w:id="255"/>
      <w:bookmarkEnd w:id="256"/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. We used subgroup analysi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based on ethnicity,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and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heterogeneity could not be reduced, indicating that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a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mall sample size an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ther reasons may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hav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luence</w:t>
      </w:r>
      <w:r w:rsidR="00E14216" w:rsidRPr="000F2571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heterogeneity. 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association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F12BEF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681F8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the risk of GDM remain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be verified by further studies. No heterogeneity was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found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stud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17340C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(allelic model: </w:t>
      </w:r>
      <w:r w:rsidR="003C7324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14.3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32, dominant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18.1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28, recessive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90) 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F12BEF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(allelic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74, dominant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78, recessive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83), 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>so the conclusion that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7340C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has,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2BEF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no association with the risk of GDM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is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latively reliable. </w:t>
      </w:r>
      <w:proofErr w:type="spellStart"/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>Begg’s</w:t>
      </w:r>
      <w:proofErr w:type="spellEnd"/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nnel plot was used</w:t>
      </w:r>
      <w:r w:rsid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test publication bias. The </w:t>
      </w:r>
      <w:r w:rsidR="0072056E">
        <w:rPr>
          <w:rFonts w:ascii="Book Antiqua" w:hAnsi="Book Antiqua" w:cs="Times New Roman"/>
          <w:color w:val="000000" w:themeColor="text1"/>
          <w:sz w:val="24"/>
          <w:szCs w:val="24"/>
        </w:rPr>
        <w:t>test</w:t>
      </w:r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s that there is no publication bias </w:t>
      </w:r>
      <w:r w:rsid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the studies.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0385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sitivity analysis indicated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that </w:t>
      </w:r>
      <w:r w:rsidR="00B0385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sults are </w:t>
      </w:r>
      <w:r w:rsidR="00B03853" w:rsidRPr="000F2571">
        <w:rPr>
          <w:rFonts w:ascii="Book Antiqua" w:hAnsi="Book Antiqua" w:cs="Times New Roman"/>
          <w:sz w:val="24"/>
          <w:szCs w:val="24"/>
        </w:rPr>
        <w:t>stable and reliable.</w:t>
      </w:r>
    </w:p>
    <w:p w14:paraId="74F5691D" w14:textId="77F78F92" w:rsidR="00D67128" w:rsidRPr="000F2571" w:rsidRDefault="00D67128" w:rsidP="006838C1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SNP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is a synonymous mutation (GGT</w:t>
      </w:r>
      <w:r w:rsidRPr="000F2571">
        <w:rPr>
          <w:rFonts w:ascii="Book Antiqua" w:hAnsi="Book Antiqua" w:cs="Times New Roman"/>
          <w:sz w:val="24"/>
          <w:szCs w:val="24"/>
        </w:rPr>
        <w:sym w:font="Symbol" w:char="F0AE"/>
      </w:r>
      <w:r w:rsidRPr="000F2571">
        <w:rPr>
          <w:rFonts w:ascii="Book Antiqua" w:hAnsi="Book Antiqua" w:cs="Times New Roman"/>
          <w:sz w:val="24"/>
          <w:szCs w:val="24"/>
        </w:rPr>
        <w:t xml:space="preserve">GGG, Gly15Gly) at exon 2. </w:t>
      </w:r>
      <w:r w:rsidR="0046555D" w:rsidRPr="000F2571">
        <w:rPr>
          <w:rFonts w:ascii="Book Antiqua" w:hAnsi="Book Antiqua" w:cs="Times New Roman"/>
          <w:sz w:val="24"/>
          <w:szCs w:val="24"/>
        </w:rPr>
        <w:t>The result</w:t>
      </w:r>
      <w:r w:rsidR="00D912A4" w:rsidRPr="000F2571">
        <w:rPr>
          <w:rFonts w:ascii="Book Antiqua" w:hAnsi="Book Antiqua" w:cs="Times New Roman"/>
          <w:sz w:val="24"/>
          <w:szCs w:val="24"/>
        </w:rPr>
        <w:t>s</w:t>
      </w:r>
      <w:r w:rsidR="0046555D" w:rsidRPr="000F2571">
        <w:rPr>
          <w:rFonts w:ascii="Book Antiqua" w:hAnsi="Book Antiqua" w:cs="Times New Roman"/>
          <w:sz w:val="24"/>
          <w:szCs w:val="24"/>
        </w:rPr>
        <w:t xml:space="preserve"> of </w:t>
      </w:r>
      <w:r w:rsidR="006838C1">
        <w:rPr>
          <w:rFonts w:ascii="Book Antiqua" w:hAnsi="Book Antiqua" w:cs="Times New Roman"/>
          <w:sz w:val="24"/>
          <w:szCs w:val="24"/>
        </w:rPr>
        <w:t xml:space="preserve">Yang </w:t>
      </w:r>
      <w:r w:rsidR="006838C1" w:rsidRPr="006838C1">
        <w:rPr>
          <w:rFonts w:ascii="Book Antiqua" w:hAnsi="Book Antiqua" w:cs="Times New Roman"/>
          <w:i/>
          <w:sz w:val="24"/>
          <w:szCs w:val="24"/>
        </w:rPr>
        <w:t>et al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jAwMzwvWWVhcj48UmVj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jAwMzwvWWVhcj48UmVj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Yang, 2003 #47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2056E">
        <w:rPr>
          <w:rFonts w:ascii="Book Antiqua" w:hAnsi="Book Antiqua" w:cs="Times New Roman"/>
          <w:sz w:val="24"/>
          <w:szCs w:val="24"/>
        </w:rPr>
        <w:t xml:space="preserve">indicated </w:t>
      </w:r>
      <w:r w:rsidRPr="000F2571">
        <w:rPr>
          <w:rFonts w:ascii="Book Antiqua" w:hAnsi="Book Antiqua" w:cs="Times New Roman"/>
          <w:sz w:val="24"/>
          <w:szCs w:val="24"/>
        </w:rPr>
        <w:t xml:space="preserve">that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257" w:name="OLE_LINK46"/>
      <w:bookmarkStart w:id="258" w:name="OLE_LINK47"/>
      <w:r w:rsidR="009A000B" w:rsidRPr="000F2571">
        <w:rPr>
          <w:rFonts w:ascii="Book Antiqua" w:hAnsi="Book Antiqua" w:cs="Times New Roman"/>
          <w:sz w:val="24"/>
          <w:szCs w:val="24"/>
        </w:rPr>
        <w:t>polymorphism</w:t>
      </w:r>
      <w:bookmarkEnd w:id="257"/>
      <w:bookmarkEnd w:id="258"/>
      <w:r w:rsidR="009A000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may </w:t>
      </w:r>
      <w:r w:rsidR="0072056E">
        <w:rPr>
          <w:rFonts w:ascii="Book Antiqua" w:hAnsi="Book Antiqua" w:cs="Times New Roman"/>
          <w:sz w:val="24"/>
          <w:szCs w:val="24"/>
        </w:rPr>
        <w:t>influence the</w:t>
      </w:r>
      <w:r w:rsidRPr="000F2571">
        <w:rPr>
          <w:rFonts w:ascii="Book Antiqua" w:hAnsi="Book Antiqua" w:cs="Times New Roman"/>
          <w:sz w:val="24"/>
          <w:szCs w:val="24"/>
        </w:rPr>
        <w:t xml:space="preserve"> expression of adiponectin by </w:t>
      </w:r>
      <w:r w:rsidR="0072056E">
        <w:rPr>
          <w:rFonts w:ascii="Book Antiqua" w:hAnsi="Book Antiqua" w:cs="Times New Roman"/>
          <w:sz w:val="24"/>
          <w:szCs w:val="24"/>
        </w:rPr>
        <w:t xml:space="preserve">influencing </w:t>
      </w:r>
      <w:r w:rsidRPr="000F2571">
        <w:rPr>
          <w:rFonts w:ascii="Book Antiqua" w:hAnsi="Book Antiqua" w:cs="Times New Roman"/>
          <w:sz w:val="24"/>
          <w:szCs w:val="24"/>
        </w:rPr>
        <w:t xml:space="preserve">RNA splicing and stability. Some studies reported that the G allele of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A000B" w:rsidRPr="000F2571">
        <w:rPr>
          <w:rFonts w:ascii="Book Antiqua" w:hAnsi="Book Antiqua" w:cs="Times New Roman"/>
          <w:sz w:val="24"/>
          <w:szCs w:val="24"/>
        </w:rPr>
        <w:t xml:space="preserve">polymorphism </w:t>
      </w:r>
      <w:r w:rsidRPr="000F2571">
        <w:rPr>
          <w:rFonts w:ascii="Book Antiqua" w:hAnsi="Book Antiqua" w:cs="Times New Roman"/>
          <w:sz w:val="24"/>
          <w:szCs w:val="24"/>
        </w:rPr>
        <w:t xml:space="preserve">in the adiponectin gene </w:t>
      </w:r>
      <w:r w:rsidR="00DE61DF">
        <w:rPr>
          <w:rFonts w:ascii="Book Antiqua" w:hAnsi="Book Antiqua" w:cs="Times New Roman"/>
          <w:sz w:val="24"/>
          <w:szCs w:val="24"/>
        </w:rPr>
        <w:t xml:space="preserve">is </w:t>
      </w:r>
      <w:r w:rsidRPr="000F2571">
        <w:rPr>
          <w:rFonts w:ascii="Book Antiqua" w:hAnsi="Book Antiqua" w:cs="Times New Roman"/>
          <w:sz w:val="24"/>
          <w:szCs w:val="24"/>
        </w:rPr>
        <w:t>associat</w:t>
      </w:r>
      <w:r w:rsidR="00DE61DF">
        <w:rPr>
          <w:rFonts w:ascii="Book Antiqua" w:hAnsi="Book Antiqua" w:cs="Times New Roman"/>
          <w:sz w:val="24"/>
          <w:szCs w:val="24"/>
        </w:rPr>
        <w:t>ed</w:t>
      </w:r>
      <w:r w:rsidRPr="000F2571">
        <w:rPr>
          <w:rFonts w:ascii="Book Antiqua" w:hAnsi="Book Antiqua" w:cs="Times New Roman"/>
          <w:sz w:val="24"/>
          <w:szCs w:val="24"/>
        </w:rPr>
        <w:t xml:space="preserve"> with obesity, insulin resistance and T2D in several population. Very few studies have investigated the association of adiponectin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 </w:t>
      </w:r>
      <w:r w:rsidR="00277262" w:rsidRPr="000F2571">
        <w:rPr>
          <w:rFonts w:ascii="Book Antiqua" w:hAnsi="Book Antiqua" w:cs="Times New Roman"/>
          <w:sz w:val="24"/>
          <w:szCs w:val="24"/>
        </w:rPr>
        <w:t>with GDM and the results of these studies were controversial</w:t>
      </w:r>
      <w:r w:rsidR="0046555D" w:rsidRPr="000F2571">
        <w:rPr>
          <w:rFonts w:ascii="Book Antiqua" w:hAnsi="Book Antiqua" w:cs="Times New Roman"/>
          <w:sz w:val="24"/>
          <w:szCs w:val="24"/>
        </w:rPr>
        <w:t>.</w:t>
      </w:r>
    </w:p>
    <w:p w14:paraId="05CE61B8" w14:textId="6D0CE93B" w:rsidR="00E104B5" w:rsidRPr="000F2571" w:rsidRDefault="00E104B5" w:rsidP="006838C1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As far as we know, only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was involved in a previous meta-analysis that reported no association of adiponectin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 +45T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 with the risk of GDM (allelic model: OR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838C1">
        <w:rPr>
          <w:rFonts w:ascii="Book Antiqua" w:hAnsi="Book Antiqua" w:cs="Times New Roman"/>
          <w:sz w:val="24"/>
          <w:szCs w:val="24"/>
        </w:rPr>
        <w:t>1.17, 95%</w:t>
      </w:r>
      <w:r w:rsidRPr="000F2571">
        <w:rPr>
          <w:rFonts w:ascii="Book Antiqua" w:hAnsi="Book Antiqua" w:cs="Times New Roman"/>
          <w:sz w:val="24"/>
          <w:szCs w:val="24"/>
        </w:rPr>
        <w:t>CI: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79-1.76; dominant model: OR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838C1">
        <w:rPr>
          <w:rFonts w:ascii="Book Antiqua" w:hAnsi="Book Antiqua" w:cs="Times New Roman"/>
          <w:sz w:val="24"/>
          <w:szCs w:val="24"/>
        </w:rPr>
        <w:t>0.86, 95%</w:t>
      </w:r>
      <w:r w:rsidRPr="000F2571">
        <w:rPr>
          <w:rFonts w:ascii="Book Antiqua" w:hAnsi="Book Antiqua" w:cs="Times New Roman"/>
          <w:sz w:val="24"/>
          <w:szCs w:val="24"/>
        </w:rPr>
        <w:t>CI: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50-1.48; recessive model: OR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838C1">
        <w:rPr>
          <w:rFonts w:ascii="Book Antiqua" w:hAnsi="Book Antiqua" w:cs="Times New Roman"/>
          <w:sz w:val="24"/>
          <w:szCs w:val="24"/>
        </w:rPr>
        <w:t>1.21, 95%</w:t>
      </w:r>
      <w:r w:rsidRPr="000F2571">
        <w:rPr>
          <w:rFonts w:ascii="Book Antiqua" w:hAnsi="Book Antiqua" w:cs="Times New Roman"/>
          <w:sz w:val="24"/>
          <w:szCs w:val="24"/>
        </w:rPr>
        <w:t>CI: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62-2.33)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Xu, 2016 #445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. The reason for this controversy is most likely the following: </w:t>
      </w:r>
      <w:r w:rsidR="006838C1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1</w:t>
      </w:r>
      <w:r w:rsidR="001E5CBC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Pr="000F2571">
        <w:rPr>
          <w:rFonts w:ascii="Book Antiqua" w:hAnsi="Book Antiqua" w:cs="Times New Roman"/>
          <w:sz w:val="24"/>
          <w:szCs w:val="24"/>
        </w:rPr>
        <w:t>the small sample size (case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875, control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884); </w:t>
      </w:r>
      <w:r w:rsidR="006838C1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2</w:t>
      </w:r>
      <w:r w:rsidR="001E5CBC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Pr="000F2571">
        <w:rPr>
          <w:rFonts w:ascii="Book Antiqua" w:hAnsi="Book Antiqua" w:cs="Times New Roman"/>
          <w:sz w:val="24"/>
          <w:szCs w:val="24"/>
        </w:rPr>
        <w:t xml:space="preserve">obvious heterogeneity (all </w:t>
      </w:r>
      <w:r w:rsidR="006838C1" w:rsidRPr="006838C1">
        <w:rPr>
          <w:rFonts w:ascii="Book Antiqua" w:hAnsi="Book Antiqua" w:cs="Times New Roman"/>
          <w:i/>
          <w:sz w:val="24"/>
          <w:szCs w:val="24"/>
        </w:rPr>
        <w:t>P</w:t>
      </w:r>
      <w:r w:rsidRPr="000F2571">
        <w:rPr>
          <w:rFonts w:ascii="Book Antiqua" w:hAnsi="Book Antiqua" w:cs="Times New Roman"/>
          <w:sz w:val="24"/>
          <w:szCs w:val="24"/>
        </w:rPr>
        <w:t xml:space="preserve">-values for heterogeneity less than 0.01); and </w:t>
      </w:r>
      <w:r w:rsidR="006838C1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3</w:t>
      </w:r>
      <w:r w:rsidR="001E5CBC" w:rsidRPr="000F2571">
        <w:rPr>
          <w:rFonts w:ascii="Book Antiqua" w:hAnsi="Book Antiqua" w:cs="Times New Roman"/>
          <w:sz w:val="24"/>
          <w:szCs w:val="24"/>
        </w:rPr>
        <w:t>)</w:t>
      </w:r>
      <w:r w:rsidR="00C866E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E63223" w:rsidRPr="00E63223">
        <w:rPr>
          <w:rFonts w:ascii="Book Antiqua" w:hAnsi="Book Antiqua" w:cs="Times New Roman"/>
          <w:sz w:val="24"/>
          <w:szCs w:val="24"/>
        </w:rPr>
        <w:t>false HWE status of 25% studies (2 of 8) involved in that meta-analysis will cause insufficient power which may lead to the false-negative results.</w:t>
      </w:r>
    </w:p>
    <w:p w14:paraId="59877DC6" w14:textId="39082785" w:rsidR="00B8744B" w:rsidRPr="000F2571" w:rsidRDefault="00B8744B" w:rsidP="006838C1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lastRenderedPageBreak/>
        <w:t xml:space="preserve">The role of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in the pathogenesis of metabolic syndrome and diabetes mellitus has also been reported to be contradictory.</w:t>
      </w:r>
      <w:r w:rsidR="00AD2AF2" w:rsidRPr="00AD2AF2">
        <w:t xml:space="preserve"> </w:t>
      </w:r>
      <w:r w:rsidR="00AD2AF2" w:rsidRPr="00AD2AF2">
        <w:rPr>
          <w:rFonts w:ascii="Book Antiqua" w:hAnsi="Book Antiqua" w:cs="Times New Roman"/>
          <w:sz w:val="24"/>
          <w:szCs w:val="24"/>
        </w:rPr>
        <w:t>Commonly, the T</w:t>
      </w:r>
      <w:r w:rsidR="00AD2AF2">
        <w:rPr>
          <w:rFonts w:ascii="Book Antiqua" w:hAnsi="Book Antiqua" w:cs="Times New Roman"/>
          <w:sz w:val="24"/>
          <w:szCs w:val="24"/>
        </w:rPr>
        <w:t xml:space="preserve"> </w:t>
      </w:r>
      <w:r w:rsidR="00AD2AF2" w:rsidRPr="00AD2AF2">
        <w:rPr>
          <w:rFonts w:ascii="Book Antiqua" w:hAnsi="Book Antiqua" w:cs="Times New Roman"/>
          <w:sz w:val="24"/>
          <w:szCs w:val="24"/>
        </w:rPr>
        <w:t>allele has association with higher adiponectin level and protection against T2D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WFuZzwvQXV0aG9yPjxZZWFyPjIwMTA8L1llYXI+PFJl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WFuZzwvQXV0aG9yPjxZZWFyPjIwMTA8L1llYXI+PFJl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Liang, 2010 #479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23" w:tooltip="Pollin, 2005 #478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3F0B0B" w:rsidRPr="003F0B0B">
        <w:rPr>
          <w:rFonts w:ascii="Book Antiqua" w:hAnsi="Book Antiqua" w:cs="Times New Roman"/>
          <w:sz w:val="24"/>
          <w:szCs w:val="24"/>
        </w:rPr>
        <w:t>some studies showed that T carriers have higher risk of obesity and diabetes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ViZS1EaW1tZXI8L0F1dGhvcj48WWVhcj4yMDEwPC9Z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ViZS1EaW1tZXI8L0F1dGhvcj48WWVhcj4yMDEwPC9Z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Beebe-Dimmer, 2010 #481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25" w:tooltip="Bouatia-Naji, 2006 #480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3F0B0B" w:rsidRPr="003F0B0B">
        <w:rPr>
          <w:rFonts w:ascii="Book Antiqua" w:hAnsi="Book Antiqua" w:cs="Times New Roman"/>
          <w:sz w:val="24"/>
          <w:szCs w:val="24"/>
        </w:rPr>
        <w:t xml:space="preserve">or +276G/T polymorphism is </w:t>
      </w:r>
      <w:r w:rsidR="00A57999">
        <w:rPr>
          <w:rFonts w:ascii="Book Antiqua" w:hAnsi="Book Antiqua" w:cs="Times New Roman"/>
          <w:sz w:val="24"/>
          <w:szCs w:val="24"/>
        </w:rPr>
        <w:t>not associated with T2D and GDM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cmJhbmVrPC9BdXRob3I+PFllYXI+MjAxMjwvWWVhcj48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zI5NTg8L3BhZ2VzPjx2b2x1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cmJhbmVrPC9BdXRob3I+PFllYXI+MjAxMjwvWWVhcj48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zI5NTg8L3BhZ2VzPjx2b2x1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Urbanek, 2012 #482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>.</w:t>
      </w:r>
    </w:p>
    <w:p w14:paraId="3DF0FC08" w14:textId="2506679D" w:rsidR="006942EA" w:rsidRPr="000F2571" w:rsidRDefault="00B8744B" w:rsidP="0094533E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All the literatures on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 included in our study c</w:t>
      </w:r>
      <w:r w:rsidR="00AE036A" w:rsidRPr="000F2571">
        <w:rPr>
          <w:rFonts w:ascii="Book Antiqua" w:hAnsi="Book Antiqua" w:cs="Times New Roman"/>
          <w:sz w:val="24"/>
          <w:szCs w:val="24"/>
        </w:rPr>
        <w:t>ome</w:t>
      </w:r>
      <w:r w:rsidRPr="000F2571">
        <w:rPr>
          <w:rFonts w:ascii="Book Antiqua" w:hAnsi="Book Antiqua" w:cs="Times New Roman"/>
          <w:sz w:val="24"/>
          <w:szCs w:val="24"/>
        </w:rPr>
        <w:t xml:space="preserve"> from </w:t>
      </w:r>
      <w:r w:rsidR="00A5551E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B6202E" w:rsidRPr="000F2571">
        <w:rPr>
          <w:rFonts w:ascii="Book Antiqua" w:hAnsi="Book Antiqua" w:cs="Times New Roman"/>
          <w:sz w:val="24"/>
          <w:szCs w:val="24"/>
        </w:rPr>
        <w:t>Chinese</w:t>
      </w:r>
      <w:r w:rsidRPr="000F2571">
        <w:rPr>
          <w:rFonts w:ascii="Book Antiqua" w:hAnsi="Book Antiqua" w:cs="Times New Roman"/>
          <w:sz w:val="24"/>
          <w:szCs w:val="24"/>
        </w:rPr>
        <w:t xml:space="preserve"> population. </w:t>
      </w:r>
      <w:r w:rsidR="00B6202E" w:rsidRPr="000F2571">
        <w:rPr>
          <w:rFonts w:ascii="Book Antiqua" w:hAnsi="Book Antiqua" w:cs="Times New Roman"/>
          <w:sz w:val="24"/>
          <w:szCs w:val="24"/>
        </w:rPr>
        <w:t xml:space="preserve">This result suggests that </w:t>
      </w:r>
      <w:r w:rsidR="00B6202E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B6202E" w:rsidRPr="000F2571">
        <w:rPr>
          <w:rFonts w:ascii="Book Antiqua" w:hAnsi="Book Antiqua" w:cs="Times New Roman"/>
          <w:sz w:val="24"/>
          <w:szCs w:val="24"/>
        </w:rPr>
        <w:t xml:space="preserve"> in the Chinese population may</w:t>
      </w:r>
      <w:r w:rsidR="00AE036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6202E" w:rsidRPr="000F2571">
        <w:rPr>
          <w:rFonts w:ascii="Book Antiqua" w:hAnsi="Book Antiqua" w:cs="Times New Roman"/>
          <w:sz w:val="24"/>
          <w:szCs w:val="24"/>
        </w:rPr>
        <w:t>associate with the risk of GDM.</w:t>
      </w:r>
      <w:r w:rsidR="005C00BB" w:rsidRPr="000F2571">
        <w:rPr>
          <w:rFonts w:ascii="Book Antiqua" w:hAnsi="Book Antiqua" w:cs="Times New Roman"/>
          <w:sz w:val="24"/>
          <w:szCs w:val="24"/>
        </w:rPr>
        <w:t xml:space="preserve"> The studies about the association between </w:t>
      </w:r>
      <w:r w:rsidR="00655BA1" w:rsidRPr="000F2571">
        <w:rPr>
          <w:rFonts w:ascii="Book Antiqua" w:hAnsi="Book Antiqua" w:cs="Times New Roman"/>
          <w:i/>
          <w:sz w:val="24"/>
          <w:szCs w:val="24"/>
        </w:rPr>
        <w:t>+</w:t>
      </w:r>
      <w:r w:rsidR="005C00BB" w:rsidRPr="000F2571">
        <w:rPr>
          <w:rFonts w:ascii="Book Antiqua" w:hAnsi="Book Antiqua" w:cs="Times New Roman"/>
          <w:i/>
          <w:sz w:val="24"/>
          <w:szCs w:val="24"/>
        </w:rPr>
        <w:t>276G/T</w:t>
      </w:r>
      <w:r w:rsidR="005C00BB" w:rsidRPr="000F2571">
        <w:rPr>
          <w:rFonts w:ascii="Book Antiqua" w:hAnsi="Book Antiqua" w:cs="Times New Roman"/>
          <w:sz w:val="24"/>
          <w:szCs w:val="24"/>
        </w:rPr>
        <w:t xml:space="preserve"> and GDM from other countries could not be found</w:t>
      </w:r>
      <w:r w:rsidR="006F1875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Pr="000F2571">
        <w:rPr>
          <w:rFonts w:ascii="Book Antiqua" w:hAnsi="Book Antiqua" w:cs="Times New Roman"/>
          <w:sz w:val="24"/>
          <w:szCs w:val="24"/>
        </w:rPr>
        <w:t xml:space="preserve">Geographical, environmental and genetic factors of different ethnic groups lead to different susceptibility to </w:t>
      </w:r>
      <w:r w:rsidR="0094533E" w:rsidRPr="000F2571">
        <w:rPr>
          <w:rFonts w:ascii="Book Antiqua" w:hAnsi="Book Antiqua" w:cs="Times New Roman"/>
          <w:sz w:val="24"/>
          <w:szCs w:val="24"/>
        </w:rPr>
        <w:t>diabetes;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AE036A" w:rsidRPr="000F2571">
        <w:rPr>
          <w:rFonts w:ascii="Book Antiqua" w:hAnsi="Book Antiqua" w:cs="Times New Roman"/>
          <w:sz w:val="24"/>
          <w:szCs w:val="24"/>
        </w:rPr>
        <w:t>therefore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we need more studies </w:t>
      </w:r>
      <w:r w:rsidR="00AE036A" w:rsidRPr="000F2571">
        <w:rPr>
          <w:rFonts w:ascii="Book Antiqua" w:hAnsi="Book Antiqua" w:cs="Times New Roman"/>
          <w:sz w:val="24"/>
          <w:szCs w:val="24"/>
        </w:rPr>
        <w:t>about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the association between </w:t>
      </w:r>
      <w:r w:rsidR="008540CD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and GDM of other ethnic groups to reach reliable conclusions</w:t>
      </w:r>
      <w:r w:rsidR="006F1875" w:rsidRPr="000F2571">
        <w:rPr>
          <w:rFonts w:ascii="Book Antiqua" w:hAnsi="Book Antiqua" w:cs="Times New Roman"/>
          <w:sz w:val="24"/>
          <w:szCs w:val="24"/>
        </w:rPr>
        <w:t>.</w:t>
      </w:r>
    </w:p>
    <w:p w14:paraId="61019659" w14:textId="08E0ECF1" w:rsidR="00E104B5" w:rsidRPr="000F2571" w:rsidRDefault="00E104B5" w:rsidP="0094533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259" w:name="OLE_LINK48"/>
      <w:bookmarkStart w:id="260" w:name="OLE_LINK49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Zhang</w:t>
      </w:r>
      <w:r w:rsidR="0094533E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4533E" w:rsidRPr="0094533E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>et al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Dk8L1llYXI+PFJl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Dk8L1llYXI+PFJl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7" w:tooltip="Zhang, 2009 #47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7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und that adiponectin gene promoter region has four transcription stimulatory protein (SP1) binding sites, while the G allele of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 11377 C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promoter region of the peptide loci can change one of the DNA sequence of SP1 binding sites, leading to the SP1 loci lose binding force,</w:t>
      </w:r>
      <w:bookmarkEnd w:id="259"/>
      <w:bookmarkEnd w:id="260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may reduce the adiponectin gene transcription activity, inhibit the expression of genes, led to lower plasma adiponectin, which could associate with glucolipid metabolic abnormalities and insulin resistance. </w: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stent with the </w:t>
      </w:r>
      <w:r w:rsidR="00A5551E" w:rsidRPr="000F2571">
        <w:rPr>
          <w:rFonts w:ascii="Book Antiqua" w:hAnsi="Book Antiqua" w:cs="Times New Roman"/>
          <w:color w:val="000000" w:themeColor="text1"/>
          <w:sz w:val="24"/>
          <w:szCs w:val="24"/>
        </w:rPr>
        <w:t>results</w:t>
      </w:r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>Vasseur</w:t>
      </w:r>
      <w:proofErr w:type="spellEnd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4533E" w:rsidRPr="0094533E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YXNzZXVyPC9BdXRob3I+PFllYXI+MjAwMjwvWWVhcj48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YXNzZXVyPC9BdXRob3I+PFllYXI+MjAwMjwvWWVhcj48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8" w:tooltip="Vasseur, 2002 #47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8</w:t>
        </w:r>
      </w:hyperlink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>Petrone</w:t>
      </w:r>
      <w:proofErr w:type="spellEnd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4533E" w:rsidRPr="0094533E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XRyb25lPC9BdXRob3I+PFllYXI+MjAwNjwvWWVhcj48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XRyb25lPC9BdXRob3I+PFllYXI+MjAwNjwvWWVhcj48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9" w:tooltip="Petrone, 2006 #47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9</w:t>
        </w:r>
      </w:hyperlink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that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plotype is associated with low plasma adiponectin levels and T2D. However, due to ethnic and geographical differences, the results of studies on the association between adiponectin gene</w:t>
      </w:r>
      <w:r w:rsidR="00D6712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</w:t>
      </w:r>
      <w:r w:rsidR="006942EA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C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and diabetes mellitus are not completely consistent</w:t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nns&lt;/Author&gt;&lt;Year&gt;2011&lt;/Year&gt;&lt;RecNum&gt;476&lt;/RecNum&gt;&lt;DisplayText&gt;&lt;style face="superscript"&gt;[30]&lt;/style&gt;&lt;/DisplayText&gt;&lt;record&gt;&lt;rec-number&gt;476&lt;/rec-number&gt;&lt;foreign-keys&gt;&lt;key app="EN" db-id="xepdpsvadtwd5ueevw7p5pf2xafeax5raxwv"&gt;476&lt;/key&gt;&lt;/foreign-keys&gt;&lt;ref-type name="Journal Article"&gt;17&lt;/ref-type&gt;&lt;contributors&gt;&lt;authors&gt;&lt;author&gt;Enns, J. E.&lt;/author&gt;&lt;author&gt;Taylor, C. G.&lt;/author&gt;&lt;author&gt;Zahradka, P.&lt;/author&gt;&lt;/authors&gt;&lt;/contributors&gt;&lt;auth-address&gt;Department of Physiology, University of Manitoba and Canadian Centre for Agri-Food Research in Health and Medicine, St. Boniface Hospital Research Centre, 351 Tache Ave, Winnipeg, Manitoba, Canada R2H 2A6.&lt;/auth-address&gt;&lt;titles&gt;&lt;title&gt;Variations in Adipokine Genes AdipoQ, Lep, and LepR are Associated with Risk for Obesity-Related Metabolic Disease: The Modulatory Role of Gene-Nutrient Interactions&lt;/title&gt;&lt;secondary-title&gt;J Obes&lt;/secondary-title&gt;&lt;alt-title&gt;Journal of obesity&lt;/alt-title&gt;&lt;/titles&gt;&lt;periodical&gt;&lt;full-title&gt;J Obes&lt;/full-title&gt;&lt;abbr-1&gt;Journal of obesity&lt;/abbr-1&gt;&lt;/periodical&gt;&lt;alt-periodical&gt;&lt;full-title&gt;J Obes&lt;/full-title&gt;&lt;abbr-1&gt;Journal of obesity&lt;/abbr-1&gt;&lt;/alt-periodical&gt;&lt;pages&gt;168659&lt;/pages&gt;&lt;volume&gt;2011&lt;/volume&gt;&lt;edition&gt;2011/07/21&lt;/edition&gt;&lt;dates&gt;&lt;year&gt;2011&lt;/year&gt;&lt;/dates&gt;&lt;isbn&gt;2090-0708&lt;/isbn&gt;&lt;accession-num&gt;21773001&lt;/accession-num&gt;&lt;urls&gt;&lt;/urls&gt;&lt;custom2&gt;Pmc3136149&lt;/custom2&gt;&lt;electronic-resource-num&gt;10.1155/2011/168659&lt;/electronic-resource-num&gt;&lt;remote-database-provider&gt;Nlm&lt;/remote-database-provider&gt;&lt;language&gt;eng&lt;/language&gt;&lt;/record&gt;&lt;/Cite&gt;&lt;/EndNote&gt;</w:instrText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533E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0" w:tooltip="Enns, 2011 #476" w:history="1">
        <w:r w:rsidR="0094533E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0</w:t>
        </w:r>
      </w:hyperlink>
      <w:r w:rsidR="0094533E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4F1AD33" w14:textId="2C889ACF" w:rsidR="00E104B5" w:rsidRPr="000F2571" w:rsidRDefault="007B70DE" w:rsidP="0094533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According to t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t>he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t>literatures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</w:t>
      </w:r>
      <w:r w:rsidR="00E104B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-11377</w:t>
      </w:r>
      <w:r w:rsidR="006942EA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C</w:t>
      </w:r>
      <w:r w:rsidR="00E104B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/G</w:t>
      </w:r>
      <w:r w:rsidR="006942E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ed in our studies</w:t>
      </w:r>
      <w:r w:rsidR="006942EA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ians accounted for 40%, Europeans for 40%, and South Americans for 20%. Due to the small sample size and large heterogeneity of each ethnic 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subgroup, our result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s which are inconsistent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with the previous studies a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>re</w:t>
      </w:r>
      <w:r w:rsidR="00AC50A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nreliable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68E4157" w14:textId="6B75CBB9" w:rsidR="002145CE" w:rsidRPr="000F2571" w:rsidRDefault="00432645" w:rsidP="0094533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limitation of this study should be considered. First,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th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umber of cases and controls involved in the meta-analysis for exploring the association of ADIPOQ and GDM in different ethnicities may 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have little power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an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ith larger sample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sizes and multiple ethnicitie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needed. Second, GDM ha</w:t>
      </w:r>
      <w:r w:rsidR="00DA404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l</w:t>
      </w:r>
      <w:r w:rsidR="00DA4049">
        <w:rPr>
          <w:rFonts w:ascii="Book Antiqua" w:hAnsi="Book Antiqua" w:cs="Times New Roman"/>
          <w:color w:val="000000" w:themeColor="text1"/>
          <w:sz w:val="24"/>
          <w:szCs w:val="24"/>
        </w:rPr>
        <w:t>icated</w:t>
      </w:r>
      <w:r w:rsidR="005D63A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ith genetic </w:t>
      </w:r>
      <w:r w:rsidR="005D63A2">
        <w:rPr>
          <w:rFonts w:ascii="Book Antiqua" w:hAnsi="Book Antiqua" w:cs="Times New Roman"/>
          <w:color w:val="000000" w:themeColor="text1"/>
          <w:sz w:val="24"/>
          <w:szCs w:val="24"/>
        </w:rPr>
        <w:t>susceptibility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nvironmental triggers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quired dispositions such as age, gestational weeks, condition of nutrition, and physique. </w:t>
      </w:r>
      <w:r w:rsidR="005D63A2" w:rsidRPr="005D63A2">
        <w:rPr>
          <w:rFonts w:ascii="Book Antiqua" w:hAnsi="Book Antiqua" w:cs="Times New Roman"/>
          <w:color w:val="000000" w:themeColor="text1"/>
          <w:sz w:val="24"/>
          <w:szCs w:val="24"/>
        </w:rPr>
        <w:t>In this meta-analysis, we failed to conduct a multivariate analysis of confounders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Therefore,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 comprehensive studies with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ict matching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criteria for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 and controls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neede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ird, few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studies hav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the association between polymorphisms and serum adiponectin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level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so genotype-phenotype analysis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wa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s prevented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Xu, 2016 #44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bookmarkEnd w:id="253"/>
    <w:p w14:paraId="1C0C44D3" w14:textId="78AB6EFF" w:rsidR="00661467" w:rsidRPr="000F2571" w:rsidRDefault="0091676D" w:rsidP="0094533E">
      <w:pPr>
        <w:spacing w:line="360" w:lineRule="auto"/>
        <w:ind w:firstLineChars="200" w:firstLine="480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conclusion, our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-analysis reveals the association of 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43264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 +45T/G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and the risk of GDM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this polymorphism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DM risk in Asian population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. Another two polymorphisms</w:t>
      </w:r>
      <w:r w:rsidR="00FF7281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3264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+276G/T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43264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FF7281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em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have no association with the risk of GDM. Prospective studies </w:t>
      </w:r>
      <w:r w:rsidR="00FF7281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high quality 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larger sample </w:t>
      </w:r>
      <w:r w:rsidR="00432645" w:rsidRPr="000F2571">
        <w:rPr>
          <w:rFonts w:ascii="Book Antiqua" w:eastAsia="DengXian" w:hAnsi="Book Antiqua" w:cs="Times New Roman"/>
          <w:color w:val="000000"/>
          <w:sz w:val="24"/>
          <w:szCs w:val="24"/>
        </w:rPr>
        <w:t>sizes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>required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reveal the association of ADIPOQ polymorphism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</w:t>
      </w:r>
      <w:r w:rsidR="00432645"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GDM, the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istence of ethnicity-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fic </w:t>
      </w:r>
      <w:r w:rsidR="00432645" w:rsidRPr="000F2571">
        <w:rPr>
          <w:rFonts w:ascii="Book Antiqua" w:eastAsia="DengXian" w:hAnsi="Book Antiqua" w:cs="Times New Roman"/>
          <w:color w:val="000000"/>
          <w:sz w:val="24"/>
          <w:szCs w:val="24"/>
        </w:rPr>
        <w:t>factors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, and the role ADIPOQ polymorphisms play in pathology.</w:t>
      </w:r>
    </w:p>
    <w:p w14:paraId="17296A49" w14:textId="77777777" w:rsidR="009F17BB" w:rsidRDefault="009F17BB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C5D5825" w14:textId="77777777" w:rsidR="008D55E2" w:rsidRPr="00714CA9" w:rsidRDefault="008D55E2" w:rsidP="008D55E2">
      <w:pPr>
        <w:snapToGri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714CA9">
        <w:rPr>
          <w:rFonts w:ascii="Book Antiqua" w:hAnsi="Book Antiqua" w:cs="Segoe UI"/>
          <w:b/>
          <w:caps/>
          <w:sz w:val="24"/>
          <w:szCs w:val="24"/>
          <w:shd w:val="clear" w:color="auto" w:fill="FFFFFF"/>
        </w:rPr>
        <w:t>Article Highlights</w:t>
      </w:r>
    </w:p>
    <w:p w14:paraId="440B4F45" w14:textId="77777777" w:rsidR="008D55E2" w:rsidRPr="00714CA9" w:rsidRDefault="008D55E2" w:rsidP="008D55E2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background</w:t>
      </w:r>
    </w:p>
    <w:p w14:paraId="64DFB817" w14:textId="53FBAA5B" w:rsidR="008D55E2" w:rsidRPr="000F2571" w:rsidRDefault="00CB7303" w:rsidP="008D55E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B7303">
        <w:rPr>
          <w:rFonts w:ascii="Book Antiqua" w:hAnsi="Book Antiqua" w:cs="Times New Roman"/>
          <w:sz w:val="24"/>
          <w:szCs w:val="24"/>
        </w:rPr>
        <w:t xml:space="preserve">Many biochemical mediators that are synthesized in adipose tissue and secreted in the circulation, such as leptin, </w:t>
      </w:r>
      <w:r w:rsidR="0094533E" w:rsidRPr="0094533E">
        <w:rPr>
          <w:rFonts w:ascii="Book Antiqua" w:hAnsi="Book Antiqua" w:cs="Times New Roman"/>
          <w:sz w:val="24"/>
          <w:szCs w:val="24"/>
        </w:rPr>
        <w:t>adiponectin</w:t>
      </w:r>
      <w:r w:rsidR="0094533E">
        <w:rPr>
          <w:rFonts w:ascii="Book Antiqua" w:hAnsi="Book Antiqua" w:cs="Times New Roman"/>
          <w:sz w:val="24"/>
          <w:szCs w:val="24"/>
        </w:rPr>
        <w:t xml:space="preserve"> </w:t>
      </w:r>
      <w:r w:rsidR="0094533E">
        <w:rPr>
          <w:rFonts w:ascii="Book Antiqua" w:hAnsi="Book Antiqua" w:cs="Times New Roman" w:hint="eastAsia"/>
          <w:sz w:val="24"/>
          <w:szCs w:val="24"/>
        </w:rPr>
        <w:t>(</w:t>
      </w:r>
      <w:r w:rsidR="0094533E" w:rsidRPr="000F2571">
        <w:rPr>
          <w:rFonts w:ascii="Book Antiqua" w:hAnsi="Book Antiqua" w:cs="Times New Roman"/>
          <w:sz w:val="24"/>
          <w:szCs w:val="24"/>
        </w:rPr>
        <w:t>ADIPOQ</w:t>
      </w:r>
      <w:r w:rsidR="0094533E">
        <w:rPr>
          <w:rFonts w:ascii="Book Antiqua" w:hAnsi="Book Antiqua" w:cs="Times New Roman" w:hint="eastAsia"/>
          <w:sz w:val="24"/>
          <w:szCs w:val="24"/>
        </w:rPr>
        <w:t>)</w:t>
      </w:r>
      <w:r w:rsidRPr="00CB7303">
        <w:rPr>
          <w:rFonts w:ascii="Book Antiqua" w:hAnsi="Book Antiqua" w:cs="Times New Roman"/>
          <w:sz w:val="24"/>
          <w:szCs w:val="24"/>
        </w:rPr>
        <w:t xml:space="preserve"> and </w:t>
      </w:r>
      <w:r w:rsidR="00A57999" w:rsidRPr="00CB7303">
        <w:rPr>
          <w:rFonts w:ascii="Book Antiqua" w:hAnsi="Book Antiqua" w:cs="Times New Roman"/>
          <w:sz w:val="24"/>
          <w:szCs w:val="24"/>
        </w:rPr>
        <w:t>resisting</w:t>
      </w:r>
      <w:r w:rsidRPr="00CB7303">
        <w:rPr>
          <w:rFonts w:ascii="Book Antiqua" w:hAnsi="Book Antiqua" w:cs="Times New Roman"/>
          <w:sz w:val="24"/>
          <w:szCs w:val="24"/>
        </w:rPr>
        <w:t xml:space="preserve"> are thought to be involved in obesity and insulin resistance.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is produced in adipose tissue and regulates a variety of metabolic processes such as lipid metabolism, glucose and fatty acid oxidation. This hormone can reduce insulin resistance, improve lipid metabolism, and exert </w:t>
      </w:r>
      <w:r w:rsidRPr="00CB7303">
        <w:rPr>
          <w:rFonts w:ascii="Book Antiqua" w:hAnsi="Book Antiqua" w:cs="Times New Roman"/>
          <w:sz w:val="24"/>
          <w:szCs w:val="24"/>
        </w:rPr>
        <w:lastRenderedPageBreak/>
        <w:t xml:space="preserve">anti-inflammatory effects. Plasma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levels are decreased in patients with type 2 diabetes, metabolic syndrome, and obesity. Previous studies have shown that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single nucleotide polymorphisms can affect plasma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concentrations, which in turn affect insulin sensitivity.</w:t>
      </w:r>
    </w:p>
    <w:p w14:paraId="3B9A6831" w14:textId="77777777" w:rsidR="008D55E2" w:rsidRPr="004175AD" w:rsidRDefault="008D55E2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250D000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motivation</w:t>
      </w:r>
    </w:p>
    <w:p w14:paraId="4FED99E0" w14:textId="3266628F" w:rsidR="0005424B" w:rsidRDefault="0005424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5424B">
        <w:rPr>
          <w:rFonts w:ascii="Book Antiqua" w:hAnsi="Book Antiqua" w:cs="Times New Roman"/>
          <w:sz w:val="24"/>
          <w:szCs w:val="24"/>
        </w:rPr>
        <w:t xml:space="preserve">Previous studies have evaluated the relationship </w:t>
      </w:r>
      <w:r w:rsidRPr="000F2571">
        <w:rPr>
          <w:rFonts w:ascii="Book Antiqua" w:hAnsi="Book Antiqua" w:cs="Times New Roman"/>
          <w:sz w:val="24"/>
          <w:szCs w:val="24"/>
        </w:rPr>
        <w:t xml:space="preserve">between ADIPOQ polymorphisms and </w:t>
      </w:r>
      <w:r w:rsidR="0094533E" w:rsidRPr="000F2571">
        <w:rPr>
          <w:rFonts w:ascii="Book Antiqua" w:hAnsi="Book Antiqua" w:cs="Times New Roman"/>
          <w:sz w:val="24"/>
          <w:szCs w:val="24"/>
        </w:rPr>
        <w:t xml:space="preserve">gestational diabetes mellitus </w:t>
      </w:r>
      <w:r w:rsidR="0094533E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GDM</w:t>
      </w:r>
      <w:r w:rsidR="0094533E">
        <w:rPr>
          <w:rFonts w:ascii="Book Antiqua" w:hAnsi="Book Antiqua" w:cs="Times New Roman" w:hint="eastAsia"/>
          <w:sz w:val="24"/>
          <w:szCs w:val="24"/>
        </w:rPr>
        <w:t>)</w:t>
      </w:r>
      <w:r w:rsidRPr="0005424B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 w:hint="eastAsia"/>
          <w:sz w:val="24"/>
          <w:szCs w:val="24"/>
        </w:rPr>
        <w:t xml:space="preserve">but </w:t>
      </w:r>
      <w:r w:rsidRPr="000F2571">
        <w:rPr>
          <w:rFonts w:ascii="Book Antiqua" w:hAnsi="Book Antiqua" w:cs="Times New Roman"/>
          <w:sz w:val="24"/>
          <w:szCs w:val="24"/>
        </w:rPr>
        <w:t>the results of the association</w:t>
      </w:r>
      <w:r w:rsidRPr="00293604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between ADIPOQ polymorphisms and GDM</w:t>
      </w:r>
      <w:r w:rsidRPr="0005424B">
        <w:rPr>
          <w:rFonts w:ascii="Book Antiqua" w:hAnsi="Book Antiqua" w:cs="Times New Roman"/>
          <w:sz w:val="24"/>
          <w:szCs w:val="24"/>
        </w:rPr>
        <w:t xml:space="preserve"> are uncertain.</w:t>
      </w:r>
    </w:p>
    <w:p w14:paraId="7AB99507" w14:textId="77777777" w:rsidR="00293604" w:rsidRPr="00293604" w:rsidRDefault="00293604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F1BE17E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objectives</w:t>
      </w:r>
    </w:p>
    <w:p w14:paraId="640DB6E4" w14:textId="347B23C9" w:rsidR="00293604" w:rsidRPr="000F2571" w:rsidRDefault="0005424B" w:rsidP="0029360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We evaluate 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, and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 GDM with bigger sample size, less heterogeneity. Moreover, the subgroup analyses were performed by ethnicity.</w:t>
      </w:r>
    </w:p>
    <w:p w14:paraId="11484F18" w14:textId="77777777" w:rsidR="00FC1649" w:rsidRPr="00293604" w:rsidRDefault="00FC164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A87E415" w14:textId="77777777" w:rsidR="00FC164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methods</w:t>
      </w:r>
    </w:p>
    <w:p w14:paraId="6ABC091E" w14:textId="4349CA66" w:rsidR="004A7239" w:rsidRDefault="00CB7303" w:rsidP="00CB730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4A7239">
        <w:rPr>
          <w:rFonts w:ascii="Book Antiqua" w:hAnsi="Book Antiqua" w:cs="Times New Roman"/>
          <w:sz w:val="24"/>
          <w:szCs w:val="24"/>
        </w:rPr>
        <w:t>Potentially related articles on human fat metabolism and GDM gene research published before 20</w:t>
      </w:r>
      <w:r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4A7239">
        <w:rPr>
          <w:rFonts w:ascii="Book Antiqua" w:hAnsi="Book Antiqua" w:cs="Times New Roman"/>
          <w:sz w:val="24"/>
          <w:szCs w:val="24"/>
        </w:rPr>
        <w:t xml:space="preserve">October 2018 were retrieved through the electronic databases EMBASE, Web of Science, PubMed, </w:t>
      </w:r>
      <w:r w:rsidRPr="000F2571">
        <w:rPr>
          <w:rFonts w:ascii="Book Antiqua" w:hAnsi="Book Antiqua" w:cs="Times New Roman"/>
          <w:sz w:val="24"/>
          <w:szCs w:val="24"/>
        </w:rPr>
        <w:t>WANFANG DATA</w:t>
      </w:r>
      <w:r w:rsidRPr="004A7239">
        <w:rPr>
          <w:rFonts w:ascii="Book Antiqua" w:hAnsi="Book Antiqua" w:cs="Times New Roman"/>
          <w:sz w:val="24"/>
          <w:szCs w:val="24"/>
        </w:rPr>
        <w:t xml:space="preserve"> and China National K</w:t>
      </w:r>
      <w:r>
        <w:rPr>
          <w:rFonts w:ascii="Book Antiqua" w:hAnsi="Book Antiqua" w:cs="Times New Roman"/>
          <w:sz w:val="24"/>
          <w:szCs w:val="24"/>
        </w:rPr>
        <w:t>nowledge Infrastructure.</w:t>
      </w:r>
      <w:r w:rsidR="004A7239" w:rsidRPr="004A7239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Fixed</w:t>
      </w:r>
      <w:r w:rsidR="004A7239" w:rsidRPr="000F2571">
        <w:rPr>
          <w:rFonts w:ascii="Book Antiqua" w:hAnsi="Book Antiqua" w:cs="Times New Roman"/>
          <w:sz w:val="24"/>
          <w:szCs w:val="24"/>
        </w:rPr>
        <w:t>-effect models or random-effect models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 were used to </w:t>
      </w:r>
      <w:r w:rsidR="004A7239" w:rsidRPr="000F2571">
        <w:rPr>
          <w:rFonts w:ascii="Book Antiqua" w:hAnsi="Book Antiqua" w:cs="Times New Roman"/>
          <w:sz w:val="24"/>
          <w:szCs w:val="24"/>
        </w:rPr>
        <w:t>calculated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Pooled odds ratios (ORs) with 95% </w:t>
      </w:r>
      <w:r w:rsidR="004A7239" w:rsidRPr="000F2571">
        <w:rPr>
          <w:rFonts w:ascii="Book Antiqua" w:eastAsia="DengXian" w:hAnsi="Book Antiqua" w:cs="Times New Roman"/>
          <w:sz w:val="24"/>
          <w:szCs w:val="24"/>
        </w:rPr>
        <w:t>confidence intervals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 (CIs)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based on the between-study heterogeneity to evaluate the association between </w:t>
      </w:r>
      <w:r w:rsidR="004A7239" w:rsidRPr="000F2571">
        <w:rPr>
          <w:rFonts w:ascii="Book Antiqua" w:hAnsi="Book Antiqua" w:cs="Times New Roman"/>
          <w:i/>
          <w:sz w:val="24"/>
          <w:szCs w:val="24"/>
        </w:rPr>
        <w:t>AIDPOQ +45T/G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A7239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A7239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 polymorphisms and the risk of GDM.</w:t>
      </w:r>
    </w:p>
    <w:p w14:paraId="5A165B0C" w14:textId="77777777" w:rsidR="004A7239" w:rsidRDefault="004A72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E33EE92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results</w:t>
      </w:r>
    </w:p>
    <w:p w14:paraId="772CCD8A" w14:textId="006ABFC6" w:rsidR="00FC1649" w:rsidRDefault="00914003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Nine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included 1024 GDM cases and 1059 controls, 5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included 590 GDM cases and 595 controls, and 5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included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722 GDM cases and 791 controls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ooled ORs showed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d Asian GDM ri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sk (allele model OR = 1.47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1.27-1.70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000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dominant model OR = 1.54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1.27-1.8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000; recessive mode: OR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2.00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1.43-2.8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000), non-South American (equal pattern: OR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= 1.21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8-2.41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510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; dominant model OR = 1.13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59-2.1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710; recessive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mode OR = 2.18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43-11.07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350). There was no significant correlation between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(allele model OR = 0.88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74-1.0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P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= 0.158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; dominant model OR = 0.91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5-1.26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561;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recessive mode: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OR = 0.82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4-1.0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118) or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-11377C/G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(equal pattern: OR = 0.96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72-1.26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75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0; dominant model OR = 1.00, 95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%CI: 0.73-1.37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980;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recessive model: OR = 0.90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1-1.32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P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= 0.570) and GDM risk.</w:t>
      </w:r>
    </w:p>
    <w:p w14:paraId="412C5A51" w14:textId="77777777" w:rsidR="00914003" w:rsidRDefault="00914003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DDE5AB0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conclusions</w:t>
      </w:r>
    </w:p>
    <w:p w14:paraId="79541A65" w14:textId="4CCDD65F" w:rsidR="00FC1649" w:rsidRDefault="00293604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meta-analysis reveals the association of the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 +45T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and the risk of GDM; this polymorphism increases GDM risk in Asian populations.</w:t>
      </w:r>
    </w:p>
    <w:p w14:paraId="0FA5E942" w14:textId="77777777" w:rsidR="00293604" w:rsidRDefault="00293604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904537D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perspectives</w:t>
      </w:r>
    </w:p>
    <w:p w14:paraId="064A0974" w14:textId="3B5D7729" w:rsidR="00FC1649" w:rsidRPr="00CB7303" w:rsidRDefault="00293604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In order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reveal the association of ADIPOQ polymorphisms with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 xml:space="preserve"> GDM, th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istence of ethnicity-specific </w:t>
      </w:r>
      <w:r w:rsidRPr="000F2571">
        <w:rPr>
          <w:rFonts w:ascii="Book Antiqua" w:eastAsia="DengXian" w:hAnsi="Book Antiqua" w:cs="Times New Roman"/>
          <w:color w:val="000000"/>
          <w:sz w:val="24"/>
          <w:szCs w:val="24"/>
        </w:rPr>
        <w:t>factor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the role ADIPOQ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polymorphisms play in pathology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sz w:val="24"/>
          <w:szCs w:val="24"/>
        </w:rPr>
        <w:t xml:space="preserve">Studies focused on delineating ethnicity-specific factors with </w:t>
      </w:r>
      <w:r w:rsidRPr="000F2571">
        <w:rPr>
          <w:rFonts w:ascii="Book Antiqua" w:eastAsia="DengXian" w:hAnsi="Book Antiqua" w:cs="Times New Roman"/>
          <w:sz w:val="24"/>
          <w:szCs w:val="24"/>
        </w:rPr>
        <w:t>larger</w:t>
      </w:r>
      <w:r w:rsidRPr="000F2571">
        <w:rPr>
          <w:rFonts w:ascii="Book Antiqua" w:hAnsi="Book Antiqua" w:cs="Times New Roman"/>
          <w:sz w:val="24"/>
          <w:szCs w:val="24"/>
        </w:rPr>
        <w:t xml:space="preserve"> sample </w:t>
      </w:r>
      <w:r w:rsidRPr="000F2571">
        <w:rPr>
          <w:rFonts w:ascii="Book Antiqua" w:eastAsia="DengXian" w:hAnsi="Book Antiqua" w:cs="Times New Roman"/>
          <w:sz w:val="24"/>
          <w:szCs w:val="24"/>
        </w:rPr>
        <w:t>sizes</w:t>
      </w:r>
      <w:r w:rsidRPr="000F2571">
        <w:rPr>
          <w:rFonts w:ascii="Book Antiqua" w:hAnsi="Book Antiqua" w:cs="Times New Roman"/>
          <w:sz w:val="24"/>
          <w:szCs w:val="24"/>
        </w:rPr>
        <w:t xml:space="preserve"> are </w:t>
      </w:r>
      <w:r w:rsidRPr="000F2571">
        <w:rPr>
          <w:rFonts w:ascii="Book Antiqua" w:eastAsia="DengXian" w:hAnsi="Book Antiqua" w:cs="Times New Roman"/>
          <w:sz w:val="24"/>
          <w:szCs w:val="24"/>
        </w:rPr>
        <w:t>needed.</w:t>
      </w:r>
    </w:p>
    <w:bookmarkEnd w:id="1"/>
    <w:bookmarkEnd w:id="156"/>
    <w:p w14:paraId="46C84679" w14:textId="77777777" w:rsidR="0091676D" w:rsidRPr="000F2571" w:rsidRDefault="0091676D" w:rsidP="000F2571">
      <w:pPr>
        <w:widowControl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2ADF21A7" w14:textId="55D0CFFF" w:rsidR="009F17BB" w:rsidRPr="000F2571" w:rsidRDefault="0091676D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REFERENCES</w:t>
      </w:r>
    </w:p>
    <w:p w14:paraId="59EFC093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Beltcheva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O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Boyadzhie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Angelo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0F2571">
        <w:rPr>
          <w:rFonts w:ascii="Book Antiqua" w:hAnsi="Book Antiqua"/>
          <w:sz w:val="24"/>
          <w:szCs w:val="24"/>
        </w:rPr>
        <w:t>Mitev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F2571">
        <w:rPr>
          <w:rFonts w:ascii="Book Antiqua" w:hAnsi="Book Antiqua"/>
          <w:sz w:val="24"/>
          <w:szCs w:val="24"/>
        </w:rPr>
        <w:t>Kane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F2571">
        <w:rPr>
          <w:rFonts w:ascii="Book Antiqua" w:hAnsi="Book Antiqua"/>
          <w:sz w:val="24"/>
          <w:szCs w:val="24"/>
        </w:rPr>
        <w:t>Atanaso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I. The rs266729 single-nucleotide polymorphism in the adiponectin gene shows association with gestational diabetes. </w:t>
      </w:r>
      <w:r w:rsidRPr="000F2571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4; </w:t>
      </w:r>
      <w:r w:rsidRPr="000F2571">
        <w:rPr>
          <w:rFonts w:ascii="Book Antiqua" w:hAnsi="Book Antiqua"/>
          <w:b/>
          <w:sz w:val="24"/>
          <w:szCs w:val="24"/>
        </w:rPr>
        <w:t>289</w:t>
      </w:r>
      <w:r w:rsidRPr="000F2571">
        <w:rPr>
          <w:rFonts w:ascii="Book Antiqua" w:hAnsi="Book Antiqua"/>
          <w:sz w:val="24"/>
          <w:szCs w:val="24"/>
        </w:rPr>
        <w:t>: 743-748 [PMID: 24068295 DOI: 10.1007/s00404-013-3029-z]</w:t>
      </w:r>
    </w:p>
    <w:p w14:paraId="5DBB9D7E" w14:textId="72BC1DDE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Takhshid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MA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Haem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0F2571">
        <w:rPr>
          <w:rFonts w:ascii="Book Antiqua" w:hAnsi="Book Antiqua"/>
          <w:sz w:val="24"/>
          <w:szCs w:val="24"/>
        </w:rPr>
        <w:t>Aboualizadeh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F. The association of circulating adiponectin and</w:t>
      </w:r>
      <w:r w:rsidR="0080084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+</w:t>
      </w:r>
      <w:r w:rsidR="0080084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45</w:t>
      </w:r>
      <w:r w:rsidRPr="000F2571">
        <w:rPr>
          <w:rFonts w:ascii="Book Antiqua" w:hAnsi="Book Antiqua" w:cs="Book Antiqua"/>
          <w:sz w:val="24"/>
          <w:szCs w:val="24"/>
        </w:rPr>
        <w:t> </w:t>
      </w:r>
      <w:r w:rsidRPr="000F2571">
        <w:rPr>
          <w:rFonts w:ascii="Book Antiqua" w:hAnsi="Book Antiqua"/>
          <w:sz w:val="24"/>
          <w:szCs w:val="24"/>
        </w:rPr>
        <w:t xml:space="preserve">T/G polymorphism of adiponectin gene with gestational diabetes mellitus in Iranian population. </w:t>
      </w:r>
      <w:r w:rsidRPr="000F2571">
        <w:rPr>
          <w:rFonts w:ascii="Book Antiqua" w:hAnsi="Book Antiqua"/>
          <w:i/>
          <w:sz w:val="24"/>
          <w:szCs w:val="24"/>
        </w:rPr>
        <w:t xml:space="preserve">J Diabetes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Disord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5; </w:t>
      </w:r>
      <w:r w:rsidRPr="000F2571">
        <w:rPr>
          <w:rFonts w:ascii="Book Antiqua" w:hAnsi="Book Antiqua"/>
          <w:b/>
          <w:sz w:val="24"/>
          <w:szCs w:val="24"/>
        </w:rPr>
        <w:t>14</w:t>
      </w:r>
      <w:r w:rsidRPr="000F2571">
        <w:rPr>
          <w:rFonts w:ascii="Book Antiqua" w:hAnsi="Book Antiqua"/>
          <w:sz w:val="24"/>
          <w:szCs w:val="24"/>
        </w:rPr>
        <w:t>: 30 [PMID: 25909078 DOI: 10.1186/s40200-015-0156-z]</w:t>
      </w:r>
    </w:p>
    <w:p w14:paraId="0195DFAA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Pawlik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A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Tele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0F2571">
        <w:rPr>
          <w:rFonts w:ascii="Book Antiqua" w:hAnsi="Book Antiqua"/>
          <w:sz w:val="24"/>
          <w:szCs w:val="24"/>
        </w:rPr>
        <w:t>Maciejewsk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2571">
        <w:rPr>
          <w:rFonts w:ascii="Book Antiqua" w:hAnsi="Book Antiqua"/>
          <w:sz w:val="24"/>
          <w:szCs w:val="24"/>
        </w:rPr>
        <w:t>Sawczuk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Safranow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Dziedziejk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. Adiponectin and leptin gene polymorphisms in women with gestational diabetes mellitus. </w:t>
      </w:r>
      <w:r w:rsidRPr="000F2571">
        <w:rPr>
          <w:rFonts w:ascii="Book Antiqua" w:hAnsi="Book Antiqua"/>
          <w:i/>
          <w:sz w:val="24"/>
          <w:szCs w:val="24"/>
        </w:rPr>
        <w:t xml:space="preserve">J Assist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Genet</w:t>
      </w:r>
      <w:r w:rsidRPr="000F2571">
        <w:rPr>
          <w:rFonts w:ascii="Book Antiqua" w:hAnsi="Book Antiqua"/>
          <w:sz w:val="24"/>
          <w:szCs w:val="24"/>
        </w:rPr>
        <w:t xml:space="preserve"> 2017; </w:t>
      </w:r>
      <w:r w:rsidRPr="000F2571">
        <w:rPr>
          <w:rFonts w:ascii="Book Antiqua" w:hAnsi="Book Antiqua"/>
          <w:b/>
          <w:sz w:val="24"/>
          <w:szCs w:val="24"/>
        </w:rPr>
        <w:t>34</w:t>
      </w:r>
      <w:r w:rsidRPr="000F2571">
        <w:rPr>
          <w:rFonts w:ascii="Book Antiqua" w:hAnsi="Book Antiqua"/>
          <w:sz w:val="24"/>
          <w:szCs w:val="24"/>
        </w:rPr>
        <w:t>: 511-516 [PMID: 28050671 DOI: 10.1007/s10815-016-0866-2]</w:t>
      </w:r>
    </w:p>
    <w:p w14:paraId="6DB23E05" w14:textId="2B24CF0D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4 </w:t>
      </w:r>
      <w:r w:rsidRPr="000F2571">
        <w:rPr>
          <w:rFonts w:ascii="Book Antiqua" w:hAnsi="Book Antiqua"/>
          <w:b/>
          <w:sz w:val="24"/>
          <w:szCs w:val="24"/>
        </w:rPr>
        <w:t>Han Y</w:t>
      </w:r>
      <w:r w:rsidRPr="000F2571">
        <w:rPr>
          <w:rFonts w:ascii="Book Antiqua" w:hAnsi="Book Antiqua"/>
          <w:sz w:val="24"/>
          <w:szCs w:val="24"/>
        </w:rPr>
        <w:t>, Zheng YL, Liu MH</w:t>
      </w:r>
      <w:r w:rsidR="00405657">
        <w:rPr>
          <w:rFonts w:ascii="Book Antiqua" w:hAnsi="Book Antiqua" w:hint="eastAsia"/>
          <w:sz w:val="24"/>
          <w:szCs w:val="24"/>
        </w:rPr>
        <w:t>,</w:t>
      </w:r>
      <w:r w:rsidR="00405657">
        <w:rPr>
          <w:rFonts w:ascii="Book Antiqua" w:hAnsi="Book Antiqua"/>
          <w:sz w:val="24"/>
          <w:szCs w:val="24"/>
        </w:rPr>
        <w:t xml:space="preserve"> Fan YP</w:t>
      </w:r>
      <w:r w:rsidRPr="000F2571">
        <w:rPr>
          <w:rFonts w:ascii="Book Antiqua" w:hAnsi="Book Antiqua"/>
          <w:sz w:val="24"/>
          <w:szCs w:val="24"/>
        </w:rPr>
        <w:t xml:space="preserve">. Association of adiponectin gene </w:t>
      </w:r>
      <w:r w:rsidR="00405657">
        <w:rPr>
          <w:rFonts w:ascii="Book Antiqua" w:hAnsi="Book Antiqua"/>
          <w:sz w:val="24"/>
          <w:szCs w:val="24"/>
        </w:rPr>
        <w:t xml:space="preserve">single nucleotide </w:t>
      </w:r>
      <w:r w:rsidRPr="000F2571">
        <w:rPr>
          <w:rFonts w:ascii="Book Antiqua" w:hAnsi="Book Antiqua"/>
          <w:sz w:val="24"/>
          <w:szCs w:val="24"/>
        </w:rPr>
        <w:t xml:space="preserve">polymorphism with gestational diabetes mellitus </w:t>
      </w:r>
      <w:r w:rsidR="00405657">
        <w:rPr>
          <w:rFonts w:ascii="Book Antiqua" w:hAnsi="Book Antiqua"/>
          <w:sz w:val="24"/>
          <w:szCs w:val="24"/>
        </w:rPr>
        <w:t xml:space="preserve">and </w:t>
      </w:r>
      <w:r w:rsidRPr="000F2571">
        <w:rPr>
          <w:rFonts w:ascii="Book Antiqua" w:hAnsi="Book Antiqua"/>
          <w:sz w:val="24"/>
          <w:szCs w:val="24"/>
        </w:rPr>
        <w:t xml:space="preserve">pregnancy outcomes. </w:t>
      </w:r>
      <w:proofErr w:type="spellStart"/>
      <w:r w:rsidR="009054FD">
        <w:rPr>
          <w:rFonts w:ascii="Book Antiqua" w:hAnsi="Book Antiqua" w:hint="eastAsia"/>
          <w:i/>
          <w:sz w:val="24"/>
          <w:szCs w:val="24"/>
        </w:rPr>
        <w:t>Shiyong</w:t>
      </w:r>
      <w:proofErr w:type="spellEnd"/>
      <w:r w:rsidR="009054FD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9054FD">
        <w:rPr>
          <w:rFonts w:ascii="Book Antiqua" w:hAnsi="Book Antiqua" w:hint="eastAsia"/>
          <w:i/>
          <w:sz w:val="24"/>
          <w:szCs w:val="24"/>
        </w:rPr>
        <w:t>Fuchanke</w:t>
      </w:r>
      <w:proofErr w:type="spellEnd"/>
      <w:r w:rsidR="009054FD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9054FD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="009054FD">
        <w:rPr>
          <w:rFonts w:ascii="Book Antiqua" w:hAnsi="Book Antiqua" w:hint="eastAsia"/>
          <w:i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201</w:t>
      </w:r>
      <w:r w:rsidR="00405657">
        <w:rPr>
          <w:rFonts w:ascii="Book Antiqua" w:hAnsi="Book Antiqua"/>
          <w:sz w:val="24"/>
          <w:szCs w:val="24"/>
        </w:rPr>
        <w:t>2;</w:t>
      </w:r>
      <w:r w:rsidR="00405657" w:rsidRPr="00405657">
        <w:rPr>
          <w:rFonts w:ascii="Book Antiqua" w:hAnsi="Book Antiqua"/>
          <w:b/>
          <w:sz w:val="24"/>
          <w:szCs w:val="24"/>
        </w:rPr>
        <w:t xml:space="preserve"> 22</w:t>
      </w:r>
      <w:r w:rsidRPr="000F2571">
        <w:rPr>
          <w:rFonts w:ascii="Book Antiqua" w:hAnsi="Book Antiqua"/>
          <w:sz w:val="24"/>
          <w:szCs w:val="24"/>
        </w:rPr>
        <w:t xml:space="preserve">: </w:t>
      </w:r>
      <w:r w:rsidR="00405657">
        <w:rPr>
          <w:rFonts w:ascii="Book Antiqua" w:hAnsi="Book Antiqua"/>
          <w:sz w:val="24"/>
          <w:szCs w:val="24"/>
        </w:rPr>
        <w:t>743-746</w:t>
      </w:r>
    </w:p>
    <w:p w14:paraId="6A0227AC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5 </w:t>
      </w:r>
      <w:r w:rsidRPr="000F2571">
        <w:rPr>
          <w:rFonts w:ascii="Book Antiqua" w:hAnsi="Book Antiqua"/>
          <w:b/>
          <w:sz w:val="24"/>
          <w:szCs w:val="24"/>
        </w:rPr>
        <w:t>Hara K</w:t>
      </w:r>
      <w:r w:rsidRPr="000F2571">
        <w:rPr>
          <w:rFonts w:ascii="Book Antiqua" w:hAnsi="Book Antiqua"/>
          <w:sz w:val="24"/>
          <w:szCs w:val="24"/>
        </w:rPr>
        <w:t xml:space="preserve">, Boutin P, Mori Y, Tobe K, Dina C, Yasuda K, Yamauchi T, </w:t>
      </w:r>
      <w:proofErr w:type="spellStart"/>
      <w:r w:rsidRPr="000F2571">
        <w:rPr>
          <w:rFonts w:ascii="Book Antiqua" w:hAnsi="Book Antiqua"/>
          <w:sz w:val="24"/>
          <w:szCs w:val="24"/>
        </w:rPr>
        <w:t>Otab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Okada T, </w:t>
      </w:r>
      <w:proofErr w:type="spellStart"/>
      <w:r w:rsidRPr="000F2571">
        <w:rPr>
          <w:rFonts w:ascii="Book Antiqua" w:hAnsi="Book Antiqua"/>
          <w:sz w:val="24"/>
          <w:szCs w:val="24"/>
        </w:rPr>
        <w:t>Et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Kadowak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0F2571">
        <w:rPr>
          <w:rFonts w:ascii="Book Antiqua" w:hAnsi="Book Antiqua"/>
          <w:sz w:val="24"/>
          <w:szCs w:val="24"/>
        </w:rPr>
        <w:t>Hagur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F2571">
        <w:rPr>
          <w:rFonts w:ascii="Book Antiqua" w:hAnsi="Book Antiqua"/>
          <w:sz w:val="24"/>
          <w:szCs w:val="24"/>
        </w:rPr>
        <w:t>Akanum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Y, Yazaki Y, Nagai R, </w:t>
      </w:r>
      <w:proofErr w:type="spellStart"/>
      <w:r w:rsidRPr="000F2571">
        <w:rPr>
          <w:rFonts w:ascii="Book Antiqua" w:hAnsi="Book Antiqua"/>
          <w:sz w:val="24"/>
          <w:szCs w:val="24"/>
        </w:rPr>
        <w:t>Taniyam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Matsubara K, Yoda M, Nakano Y, Tomita M, Kimura S, Ito C, </w:t>
      </w:r>
      <w:proofErr w:type="spellStart"/>
      <w:r w:rsidRPr="000F2571">
        <w:rPr>
          <w:rFonts w:ascii="Book Antiqua" w:hAnsi="Book Antiqua"/>
          <w:sz w:val="24"/>
          <w:szCs w:val="24"/>
        </w:rPr>
        <w:t>Frogue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F2571">
        <w:rPr>
          <w:rFonts w:ascii="Book Antiqua" w:hAnsi="Book Antiqua"/>
          <w:sz w:val="24"/>
          <w:szCs w:val="24"/>
        </w:rPr>
        <w:t>Kadowak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T. Genetic variation in the gene encoding adiponectin is associated with an increased risk of type 2 diabetes in the Japanese population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2; </w:t>
      </w:r>
      <w:r w:rsidRPr="000F2571">
        <w:rPr>
          <w:rFonts w:ascii="Book Antiqua" w:hAnsi="Book Antiqua"/>
          <w:b/>
          <w:sz w:val="24"/>
          <w:szCs w:val="24"/>
        </w:rPr>
        <w:t>51</w:t>
      </w:r>
      <w:r w:rsidRPr="000F2571">
        <w:rPr>
          <w:rFonts w:ascii="Book Antiqua" w:hAnsi="Book Antiqua"/>
          <w:sz w:val="24"/>
          <w:szCs w:val="24"/>
        </w:rPr>
        <w:t>: 536-540 [PMID: 11812766 DOI: 10.2337/diabetes.51.2.536]</w:t>
      </w:r>
    </w:p>
    <w:p w14:paraId="6FB8DF67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Menzaghi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C</w:t>
      </w:r>
      <w:r w:rsidRPr="000F2571">
        <w:rPr>
          <w:rFonts w:ascii="Book Antiqua" w:hAnsi="Book Antiqua"/>
          <w:sz w:val="24"/>
          <w:szCs w:val="24"/>
        </w:rPr>
        <w:t xml:space="preserve">, Ercolino T, Di Paola R, Berg AH, </w:t>
      </w:r>
      <w:proofErr w:type="spellStart"/>
      <w:r w:rsidRPr="000F2571">
        <w:rPr>
          <w:rFonts w:ascii="Book Antiqua" w:hAnsi="Book Antiqua"/>
          <w:sz w:val="24"/>
          <w:szCs w:val="24"/>
        </w:rPr>
        <w:t>Warram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H, Scherer PE, </w:t>
      </w:r>
      <w:proofErr w:type="spellStart"/>
      <w:r w:rsidRPr="000F2571">
        <w:rPr>
          <w:rFonts w:ascii="Book Antiqua" w:hAnsi="Book Antiqua"/>
          <w:sz w:val="24"/>
          <w:szCs w:val="24"/>
        </w:rPr>
        <w:t>Trischitt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F2571">
        <w:rPr>
          <w:rFonts w:ascii="Book Antiqua" w:hAnsi="Book Antiqua"/>
          <w:sz w:val="24"/>
          <w:szCs w:val="24"/>
        </w:rPr>
        <w:t>Dori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. A haplotype at the adiponectin locus is associated with obesity and other features of the insulin resistance syndrome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2; </w:t>
      </w:r>
      <w:r w:rsidRPr="000F2571">
        <w:rPr>
          <w:rFonts w:ascii="Book Antiqua" w:hAnsi="Book Antiqua"/>
          <w:b/>
          <w:sz w:val="24"/>
          <w:szCs w:val="24"/>
        </w:rPr>
        <w:t>51</w:t>
      </w:r>
      <w:r w:rsidRPr="000F2571">
        <w:rPr>
          <w:rFonts w:ascii="Book Antiqua" w:hAnsi="Book Antiqua"/>
          <w:sz w:val="24"/>
          <w:szCs w:val="24"/>
        </w:rPr>
        <w:t>: 2306-2312 [PMID: 12086965 DOI: 10.2337/diabetes.51.7.2306]</w:t>
      </w:r>
    </w:p>
    <w:p w14:paraId="225F5E2B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7 </w:t>
      </w:r>
      <w:r w:rsidRPr="000F2571">
        <w:rPr>
          <w:rFonts w:ascii="Book Antiqua" w:hAnsi="Book Antiqua"/>
          <w:b/>
          <w:sz w:val="24"/>
          <w:szCs w:val="24"/>
        </w:rPr>
        <w:t>Low CF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Mohd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sz w:val="24"/>
          <w:szCs w:val="24"/>
        </w:rPr>
        <w:t>Tohi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ER, Chong PP, Idris F. Adiponectin SNP45TG is associated with gestational diabetes mellitus. </w:t>
      </w:r>
      <w:r w:rsidRPr="000F2571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</w:t>
      </w:r>
      <w:r w:rsidRPr="000F2571">
        <w:rPr>
          <w:rFonts w:ascii="Book Antiqua" w:hAnsi="Book Antiqua"/>
          <w:b/>
          <w:sz w:val="24"/>
          <w:szCs w:val="24"/>
        </w:rPr>
        <w:t>283</w:t>
      </w:r>
      <w:r w:rsidRPr="000F2571">
        <w:rPr>
          <w:rFonts w:ascii="Book Antiqua" w:hAnsi="Book Antiqua"/>
          <w:sz w:val="24"/>
          <w:szCs w:val="24"/>
        </w:rPr>
        <w:t>: 1255-1260 [PMID: 20552210 DOI: 10.1007/s00404-010-1548-4]</w:t>
      </w:r>
    </w:p>
    <w:p w14:paraId="3FAC52BD" w14:textId="641F2DA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lastRenderedPageBreak/>
        <w:t xml:space="preserve">8 </w:t>
      </w:r>
      <w:r w:rsidRPr="000F2571">
        <w:rPr>
          <w:rFonts w:ascii="Book Antiqua" w:hAnsi="Book Antiqua"/>
          <w:b/>
          <w:sz w:val="24"/>
          <w:szCs w:val="24"/>
        </w:rPr>
        <w:t>Daher S,</w:t>
      </w:r>
      <w:r w:rsidR="00CD052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sz w:val="24"/>
          <w:szCs w:val="24"/>
        </w:rPr>
        <w:t>Torlon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0F2571">
        <w:rPr>
          <w:rFonts w:ascii="Book Antiqua" w:hAnsi="Book Antiqua"/>
          <w:sz w:val="24"/>
          <w:szCs w:val="24"/>
        </w:rPr>
        <w:t>Gueuvoghlani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-Silva BY, Moron AF, </w:t>
      </w:r>
      <w:proofErr w:type="spellStart"/>
      <w:r w:rsidRPr="000F2571">
        <w:rPr>
          <w:rFonts w:ascii="Book Antiqua" w:hAnsi="Book Antiqua"/>
          <w:sz w:val="24"/>
          <w:szCs w:val="24"/>
        </w:rPr>
        <w:t>Matta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. Inflammatory mediator gene polymorphisms and gestational diabetes: A review of the literature. </w:t>
      </w:r>
      <w:r w:rsidR="00E53C23" w:rsidRPr="00E53C23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="00E53C23" w:rsidRPr="00E53C23">
        <w:rPr>
          <w:rFonts w:ascii="Book Antiqua" w:hAnsi="Book Antiqua"/>
          <w:i/>
          <w:sz w:val="24"/>
          <w:szCs w:val="24"/>
        </w:rPr>
        <w:t>Reprod</w:t>
      </w:r>
      <w:proofErr w:type="spellEnd"/>
      <w:r w:rsidR="00E53C23" w:rsidRPr="00E53C23">
        <w:rPr>
          <w:rFonts w:ascii="Book Antiqua" w:hAnsi="Book Antiqua"/>
          <w:i/>
          <w:sz w:val="24"/>
          <w:szCs w:val="24"/>
        </w:rPr>
        <w:t xml:space="preserve"> Immunol</w:t>
      </w:r>
      <w:r w:rsidRPr="000F2571">
        <w:rPr>
          <w:rFonts w:ascii="Book Antiqua" w:hAnsi="Book Antiqua"/>
          <w:sz w:val="24"/>
          <w:szCs w:val="24"/>
        </w:rPr>
        <w:t xml:space="preserve"> 2011; </w:t>
      </w:r>
      <w:r w:rsidRPr="00CD0527">
        <w:rPr>
          <w:rFonts w:ascii="Book Antiqua" w:hAnsi="Book Antiqua"/>
          <w:b/>
          <w:sz w:val="24"/>
          <w:szCs w:val="24"/>
        </w:rPr>
        <w:t>90</w:t>
      </w:r>
      <w:r w:rsidRPr="000F2571">
        <w:rPr>
          <w:rFonts w:ascii="Book Antiqua" w:hAnsi="Book Antiqua"/>
          <w:sz w:val="24"/>
          <w:szCs w:val="24"/>
        </w:rPr>
        <w:t>: 111-116 [</w:t>
      </w:r>
      <w:r w:rsidR="00CD0527" w:rsidRPr="00CD0527">
        <w:rPr>
          <w:rFonts w:ascii="Book Antiqua" w:hAnsi="Book Antiqua"/>
          <w:sz w:val="24"/>
          <w:szCs w:val="24"/>
        </w:rPr>
        <w:t>PMID: 21684013 DOI: 10.1016/j.jri.2011.04.008</w:t>
      </w:r>
      <w:r w:rsidRPr="000F2571">
        <w:rPr>
          <w:rFonts w:ascii="Book Antiqua" w:hAnsi="Book Antiqua"/>
          <w:sz w:val="24"/>
          <w:szCs w:val="24"/>
        </w:rPr>
        <w:t>]</w:t>
      </w:r>
    </w:p>
    <w:p w14:paraId="50EF0290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Stang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A</w:t>
      </w:r>
      <w:r w:rsidRPr="000F2571">
        <w:rPr>
          <w:rFonts w:ascii="Book Antiqua" w:hAnsi="Book Antiqua"/>
          <w:sz w:val="24"/>
          <w:szCs w:val="24"/>
        </w:rPr>
        <w:t xml:space="preserve">. Critical evaluation of the Newcastle-Ottawa scale for the assessment of the quality of nonrandomized studies in meta-analyses. </w:t>
      </w:r>
      <w:r w:rsidRPr="000F2571">
        <w:rPr>
          <w:rFonts w:ascii="Book Antiqua" w:hAnsi="Book Antiqua"/>
          <w:i/>
          <w:sz w:val="24"/>
          <w:szCs w:val="24"/>
        </w:rPr>
        <w:t>Eur J Epidemiol</w:t>
      </w:r>
      <w:r w:rsidRPr="000F2571">
        <w:rPr>
          <w:rFonts w:ascii="Book Antiqua" w:hAnsi="Book Antiqua"/>
          <w:sz w:val="24"/>
          <w:szCs w:val="24"/>
        </w:rPr>
        <w:t xml:space="preserve"> 2010; </w:t>
      </w:r>
      <w:r w:rsidRPr="000F2571">
        <w:rPr>
          <w:rFonts w:ascii="Book Antiqua" w:hAnsi="Book Antiqua"/>
          <w:b/>
          <w:sz w:val="24"/>
          <w:szCs w:val="24"/>
        </w:rPr>
        <w:t>25</w:t>
      </w:r>
      <w:r w:rsidRPr="000F2571">
        <w:rPr>
          <w:rFonts w:ascii="Book Antiqua" w:hAnsi="Book Antiqua"/>
          <w:sz w:val="24"/>
          <w:szCs w:val="24"/>
        </w:rPr>
        <w:t>: 603-605 [PMID: 20652370 DOI: 10.1007/s10654-010-9491-z]</w:t>
      </w:r>
    </w:p>
    <w:p w14:paraId="7C422959" w14:textId="36C15E4C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0 </w:t>
      </w:r>
      <w:r w:rsidRPr="000F2571">
        <w:rPr>
          <w:rFonts w:ascii="Book Antiqua" w:hAnsi="Book Antiqua"/>
          <w:b/>
          <w:sz w:val="24"/>
          <w:szCs w:val="24"/>
        </w:rPr>
        <w:t>Gao Y,</w:t>
      </w:r>
      <w:r w:rsidR="00CD0527">
        <w:rPr>
          <w:rFonts w:ascii="Book Antiqua" w:hAnsi="Book Antiqua"/>
          <w:sz w:val="24"/>
          <w:szCs w:val="24"/>
        </w:rPr>
        <w:t xml:space="preserve"> Wang W, Wang S</w:t>
      </w:r>
      <w:r w:rsidR="00CD0527">
        <w:rPr>
          <w:rFonts w:ascii="Book Antiqua" w:hAnsi="Book Antiqua" w:hint="eastAsia"/>
          <w:sz w:val="24"/>
          <w:szCs w:val="24"/>
        </w:rPr>
        <w:t>S</w:t>
      </w:r>
      <w:r w:rsidRPr="000F2571">
        <w:rPr>
          <w:rFonts w:ascii="Book Antiqua" w:hAnsi="Book Antiqua"/>
          <w:sz w:val="24"/>
          <w:szCs w:val="24"/>
        </w:rPr>
        <w:t xml:space="preserve">. Association of Adiponectin Gene Single Nucleotide Polymorphism with Gestational Diabetes Mellitus. </w:t>
      </w:r>
      <w:r w:rsidR="00816CFE" w:rsidRPr="00CD0527">
        <w:rPr>
          <w:rFonts w:ascii="Book Antiqua" w:hAnsi="Book Antiqua"/>
          <w:i/>
          <w:sz w:val="24"/>
          <w:szCs w:val="24"/>
        </w:rPr>
        <w:t xml:space="preserve">Jilin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Yixu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6</w:t>
      </w:r>
      <w:r w:rsidR="00CD0527">
        <w:rPr>
          <w:rFonts w:ascii="Book Antiqua" w:hAnsi="Book Antiqua" w:hint="eastAsia"/>
          <w:sz w:val="24"/>
          <w:szCs w:val="24"/>
        </w:rPr>
        <w:t xml:space="preserve">; </w:t>
      </w:r>
      <w:r w:rsidR="00CD0527" w:rsidRPr="00CD0527">
        <w:rPr>
          <w:rFonts w:ascii="Book Antiqua" w:hAnsi="Book Antiqua"/>
          <w:b/>
          <w:sz w:val="24"/>
          <w:szCs w:val="24"/>
        </w:rPr>
        <w:t>6</w:t>
      </w:r>
      <w:r w:rsidR="00CD0527">
        <w:rPr>
          <w:rFonts w:ascii="Book Antiqua" w:hAnsi="Book Antiqua"/>
          <w:sz w:val="24"/>
          <w:szCs w:val="24"/>
        </w:rPr>
        <w:t>: 1301-1302</w:t>
      </w:r>
    </w:p>
    <w:p w14:paraId="11392FC6" w14:textId="1424C670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1 </w:t>
      </w:r>
      <w:r w:rsidRPr="000F2571">
        <w:rPr>
          <w:rFonts w:ascii="Book Antiqua" w:hAnsi="Book Antiqua"/>
          <w:b/>
          <w:sz w:val="24"/>
          <w:szCs w:val="24"/>
        </w:rPr>
        <w:t>Li GH</w:t>
      </w:r>
      <w:r w:rsidRPr="000F2571">
        <w:rPr>
          <w:rFonts w:ascii="Book Antiqua" w:hAnsi="Book Antiqua"/>
          <w:sz w:val="24"/>
          <w:szCs w:val="24"/>
        </w:rPr>
        <w:t xml:space="preserve">, Kong LJ, Zhang L, Zhang WY. [Association of adiponectin gene polymorphisms +45T/G with gestational diabetes mellitus and neonate birth weight]. </w:t>
      </w:r>
      <w:proofErr w:type="spellStart"/>
      <w:r w:rsidR="00CD0527">
        <w:rPr>
          <w:rFonts w:ascii="Book Antiqua" w:hAnsi="Book Antiqua"/>
          <w:i/>
          <w:sz w:val="24"/>
          <w:szCs w:val="24"/>
        </w:rPr>
        <w:t>Zhonghua</w:t>
      </w:r>
      <w:proofErr w:type="spellEnd"/>
      <w:r w:rsidR="00CD052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CD0527">
        <w:rPr>
          <w:rFonts w:ascii="Book Antiqua" w:hAnsi="Book Antiqua"/>
          <w:i/>
          <w:sz w:val="24"/>
          <w:szCs w:val="24"/>
        </w:rPr>
        <w:t>Yi</w:t>
      </w:r>
      <w:r w:rsidR="00CD0527" w:rsidRPr="000F2571">
        <w:rPr>
          <w:rFonts w:ascii="Book Antiqua" w:hAnsi="Book Antiqua"/>
          <w:i/>
          <w:sz w:val="24"/>
          <w:szCs w:val="24"/>
        </w:rPr>
        <w:t>xue</w:t>
      </w:r>
      <w:proofErr w:type="spellEnd"/>
      <w:r w:rsidR="00CD0527"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CD0527">
        <w:rPr>
          <w:rFonts w:ascii="Book Antiqua" w:hAnsi="Book Antiqua"/>
          <w:i/>
          <w:sz w:val="24"/>
          <w:szCs w:val="24"/>
        </w:rPr>
        <w:t>Za</w:t>
      </w:r>
      <w:r w:rsidR="00CD0527" w:rsidRPr="000F2571">
        <w:rPr>
          <w:rFonts w:ascii="Book Antiqua" w:hAnsi="Book Antiqua"/>
          <w:i/>
          <w:sz w:val="24"/>
          <w:szCs w:val="24"/>
        </w:rPr>
        <w:t>zhi</w:t>
      </w:r>
      <w:proofErr w:type="spellEnd"/>
      <w:r w:rsidR="00CD0527"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2013; </w:t>
      </w:r>
      <w:r w:rsidRPr="000F2571">
        <w:rPr>
          <w:rFonts w:ascii="Book Antiqua" w:hAnsi="Book Antiqua"/>
          <w:b/>
          <w:sz w:val="24"/>
          <w:szCs w:val="24"/>
        </w:rPr>
        <w:t>93</w:t>
      </w:r>
      <w:r w:rsidRPr="000F2571">
        <w:rPr>
          <w:rFonts w:ascii="Book Antiqua" w:hAnsi="Book Antiqua"/>
          <w:sz w:val="24"/>
          <w:szCs w:val="24"/>
        </w:rPr>
        <w:t>: 3770-3772 [</w:t>
      </w:r>
      <w:bookmarkStart w:id="261" w:name="OLE_LINK25"/>
      <w:bookmarkStart w:id="262" w:name="OLE_LINK43"/>
      <w:r w:rsidRPr="000F2571">
        <w:rPr>
          <w:rFonts w:ascii="Book Antiqua" w:hAnsi="Book Antiqua"/>
          <w:sz w:val="24"/>
          <w:szCs w:val="24"/>
        </w:rPr>
        <w:t>PMID: 24548395</w:t>
      </w:r>
      <w:bookmarkEnd w:id="261"/>
      <w:bookmarkEnd w:id="262"/>
      <w:r w:rsidRPr="000F2571">
        <w:rPr>
          <w:rFonts w:ascii="Book Antiqua" w:hAnsi="Book Antiqua"/>
          <w:sz w:val="24"/>
          <w:szCs w:val="24"/>
        </w:rPr>
        <w:t>]</w:t>
      </w:r>
    </w:p>
    <w:p w14:paraId="59EA7CBF" w14:textId="0E6506BC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2 </w:t>
      </w:r>
      <w:r w:rsidRPr="000F2571">
        <w:rPr>
          <w:rFonts w:ascii="Book Antiqua" w:hAnsi="Book Antiqua"/>
          <w:b/>
          <w:sz w:val="24"/>
          <w:szCs w:val="24"/>
        </w:rPr>
        <w:t>Li JY,</w:t>
      </w:r>
      <w:r w:rsidR="00CD0527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Ma S, Zhao J, </w:t>
      </w:r>
      <w:proofErr w:type="spellStart"/>
      <w:r w:rsidRPr="000F2571">
        <w:rPr>
          <w:rFonts w:ascii="Book Antiqua" w:hAnsi="Book Antiqua"/>
          <w:sz w:val="24"/>
          <w:szCs w:val="24"/>
        </w:rPr>
        <w:t>Du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LJ, Sun HY. The correlation between single nucleotide polymorphism of adiponectin gene and gestational diabetes and its effect on pregnancy outcome.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CD0527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Fuyoubaojian</w:t>
      </w:r>
      <w:proofErr w:type="spellEnd"/>
      <w:r w:rsidR="00CD0527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7</w:t>
      </w:r>
      <w:r w:rsidR="00F75196">
        <w:rPr>
          <w:rFonts w:ascii="Book Antiqua" w:hAnsi="Book Antiqua" w:hint="eastAsia"/>
          <w:sz w:val="24"/>
          <w:szCs w:val="24"/>
        </w:rPr>
        <w:t xml:space="preserve">; </w:t>
      </w:r>
      <w:r w:rsidR="00F75196" w:rsidRPr="00F75196">
        <w:rPr>
          <w:rFonts w:ascii="Book Antiqua" w:hAnsi="Book Antiqua" w:hint="eastAsia"/>
          <w:b/>
          <w:sz w:val="24"/>
          <w:szCs w:val="24"/>
        </w:rPr>
        <w:t>22</w:t>
      </w:r>
      <w:r w:rsidRPr="000F2571">
        <w:rPr>
          <w:rFonts w:ascii="Book Antiqua" w:hAnsi="Book Antiqua"/>
          <w:sz w:val="24"/>
          <w:szCs w:val="24"/>
        </w:rPr>
        <w:t>: 5674-5677</w:t>
      </w:r>
    </w:p>
    <w:p w14:paraId="13C07F9C" w14:textId="23234753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3 </w:t>
      </w:r>
      <w:r w:rsidRPr="000F2571">
        <w:rPr>
          <w:rFonts w:ascii="Book Antiqua" w:hAnsi="Book Antiqua"/>
          <w:b/>
          <w:sz w:val="24"/>
          <w:szCs w:val="24"/>
        </w:rPr>
        <w:t>Luan YY,</w:t>
      </w:r>
      <w:r w:rsidR="00F75196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Guo XH, Yang JH. Study on the correlation between the damage of adiponectin gene polymorphism with gestational impaired glucose.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</w:t>
      </w:r>
      <w:r w:rsidR="006E6753">
        <w:rPr>
          <w:rFonts w:ascii="Book Antiqua" w:hAnsi="Book Antiqua" w:hint="eastAsia"/>
          <w:i/>
          <w:sz w:val="24"/>
          <w:szCs w:val="24"/>
        </w:rPr>
        <w:t>hongguo</w:t>
      </w:r>
      <w:proofErr w:type="spellEnd"/>
      <w:r w:rsidR="006E6753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6E6753">
        <w:rPr>
          <w:rFonts w:ascii="Book Antiqua" w:hAnsi="Book Antiqua"/>
          <w:i/>
          <w:sz w:val="24"/>
          <w:szCs w:val="24"/>
        </w:rPr>
        <w:t>Shiyan</w:t>
      </w:r>
      <w:r w:rsidR="006E6753" w:rsidRPr="006E6753">
        <w:rPr>
          <w:rFonts w:ascii="Book Antiqua" w:hAnsi="Book Antiqua"/>
          <w:i/>
          <w:sz w:val="24"/>
          <w:szCs w:val="24"/>
        </w:rPr>
        <w:t>zhenduanxue</w:t>
      </w:r>
      <w:proofErr w:type="spellEnd"/>
      <w:r w:rsidR="006E6753" w:rsidRPr="006E675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5; 19: 1093-1096</w:t>
      </w:r>
    </w:p>
    <w:p w14:paraId="5AEC3D71" w14:textId="254467B6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4 </w:t>
      </w:r>
      <w:r w:rsidRPr="000F2571">
        <w:rPr>
          <w:rFonts w:ascii="Book Antiqua" w:hAnsi="Book Antiqua"/>
          <w:b/>
          <w:sz w:val="24"/>
          <w:szCs w:val="24"/>
        </w:rPr>
        <w:t>Zhang C,</w:t>
      </w:r>
      <w:r w:rsidR="006E6753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Liang XX. The relationship between adiponectin gene polymorphism of Guangxi Zhuang ethnic group and gestational diabetes.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6E6753" w:rsidRPr="006E6753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Yishi</w:t>
      </w:r>
      <w:proofErr w:type="spellEnd"/>
      <w:r w:rsidR="006E6753" w:rsidRPr="006E6753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4</w:t>
      </w:r>
      <w:r w:rsidR="006E6753">
        <w:rPr>
          <w:rFonts w:ascii="Book Antiqua" w:hAnsi="Book Antiqua" w:hint="eastAsia"/>
          <w:sz w:val="24"/>
          <w:szCs w:val="24"/>
        </w:rPr>
        <w:t xml:space="preserve">; </w:t>
      </w:r>
      <w:r w:rsidR="006E6753" w:rsidRPr="006E6753">
        <w:rPr>
          <w:rFonts w:ascii="Book Antiqua" w:hAnsi="Book Antiqua" w:hint="eastAsia"/>
          <w:b/>
          <w:sz w:val="24"/>
          <w:szCs w:val="24"/>
        </w:rPr>
        <w:t>9</w:t>
      </w:r>
      <w:r w:rsidRPr="000F2571">
        <w:rPr>
          <w:rFonts w:ascii="Book Antiqua" w:hAnsi="Book Antiqua"/>
          <w:sz w:val="24"/>
          <w:szCs w:val="24"/>
        </w:rPr>
        <w:t>: 1221-1223 [DOI: 10.3760/cma.j.issn.1008-1372.2014.09.018]</w:t>
      </w:r>
    </w:p>
    <w:p w14:paraId="33FDF39D" w14:textId="285E400C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5 </w:t>
      </w:r>
      <w:r w:rsidRPr="000F2571">
        <w:rPr>
          <w:rFonts w:ascii="Book Antiqua" w:hAnsi="Book Antiqua"/>
          <w:b/>
          <w:sz w:val="24"/>
          <w:szCs w:val="24"/>
        </w:rPr>
        <w:t>Chen ZY,</w:t>
      </w:r>
      <w:r w:rsidR="00C45089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Du J. Relationship between </w:t>
      </w:r>
      <w:proofErr w:type="spellStart"/>
      <w:r w:rsidRPr="000F2571">
        <w:rPr>
          <w:rFonts w:ascii="Book Antiqua" w:hAnsi="Book Antiqua"/>
          <w:sz w:val="24"/>
          <w:szCs w:val="24"/>
        </w:rPr>
        <w:t>diponecti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gene polymorphism and gestational diabetes mellitus. </w:t>
      </w:r>
      <w:proofErr w:type="spellStart"/>
      <w:r w:rsidR="00C45089" w:rsidRPr="00C45089">
        <w:rPr>
          <w:rFonts w:ascii="Book Antiqua" w:hAnsi="Book Antiqua" w:hint="eastAsia"/>
          <w:i/>
          <w:sz w:val="24"/>
          <w:szCs w:val="24"/>
        </w:rPr>
        <w:t>Xiandai</w:t>
      </w:r>
      <w:proofErr w:type="spellEnd"/>
      <w:r w:rsidR="00C45089" w:rsidRPr="00C45089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45089" w:rsidRPr="00C45089">
        <w:rPr>
          <w:rFonts w:ascii="Book Antiqua" w:hAnsi="Book Antiqua" w:hint="eastAsia"/>
          <w:i/>
          <w:sz w:val="24"/>
          <w:szCs w:val="24"/>
        </w:rPr>
        <w:t>Fuchanke</w:t>
      </w:r>
      <w:proofErr w:type="spellEnd"/>
      <w:r w:rsidR="00C45089" w:rsidRPr="00C45089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45089" w:rsidRPr="00C45089">
        <w:rPr>
          <w:rFonts w:ascii="Book Antiqua" w:hAnsi="Book Antiqua" w:hint="eastAsia"/>
          <w:i/>
          <w:sz w:val="24"/>
          <w:szCs w:val="24"/>
        </w:rPr>
        <w:t>Jinzh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20: 718-721</w:t>
      </w:r>
    </w:p>
    <w:p w14:paraId="3077A687" w14:textId="1D9CA322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6 </w:t>
      </w:r>
      <w:r w:rsidRPr="000F2571">
        <w:rPr>
          <w:rFonts w:ascii="Book Antiqua" w:hAnsi="Book Antiqua"/>
          <w:b/>
          <w:sz w:val="24"/>
          <w:szCs w:val="24"/>
        </w:rPr>
        <w:t>Wang XX,</w:t>
      </w:r>
      <w:r w:rsidR="00C45089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Zhang L, Zhou GF, Pu XM. Study of the correlation between adiponectin gene polymorphism and gestational diabetes mellitus. </w:t>
      </w:r>
      <w:proofErr w:type="spellStart"/>
      <w:r w:rsidR="00183009" w:rsidRPr="00CD0527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183009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183009" w:rsidRPr="00CD0527">
        <w:rPr>
          <w:rFonts w:ascii="Book Antiqua" w:hAnsi="Book Antiqua" w:hint="eastAsia"/>
          <w:i/>
          <w:sz w:val="24"/>
          <w:szCs w:val="24"/>
        </w:rPr>
        <w:t>Fuyoubaojian</w:t>
      </w:r>
      <w:proofErr w:type="spellEnd"/>
      <w:r w:rsidR="00183009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183009" w:rsidRPr="00CD0527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6</w:t>
      </w:r>
      <w:r w:rsidR="00183009">
        <w:rPr>
          <w:rFonts w:ascii="Book Antiqua" w:hAnsi="Book Antiqua" w:hint="eastAsia"/>
          <w:sz w:val="24"/>
          <w:szCs w:val="24"/>
        </w:rPr>
        <w:t xml:space="preserve">; </w:t>
      </w:r>
      <w:r w:rsidR="00183009" w:rsidRPr="00183009">
        <w:rPr>
          <w:rFonts w:ascii="Book Antiqua" w:hAnsi="Book Antiqua" w:hint="eastAsia"/>
          <w:b/>
          <w:sz w:val="24"/>
          <w:szCs w:val="24"/>
        </w:rPr>
        <w:t>31</w:t>
      </w:r>
      <w:r w:rsidRPr="000F2571">
        <w:rPr>
          <w:rFonts w:ascii="Book Antiqua" w:hAnsi="Book Antiqua"/>
          <w:sz w:val="24"/>
          <w:szCs w:val="24"/>
        </w:rPr>
        <w:t>: 2546-2549</w:t>
      </w:r>
    </w:p>
    <w:p w14:paraId="793C505F" w14:textId="6ABB4CF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lastRenderedPageBreak/>
        <w:t xml:space="preserve">17 </w:t>
      </w:r>
      <w:r w:rsidRPr="000F2571">
        <w:rPr>
          <w:rFonts w:ascii="Book Antiqua" w:hAnsi="Book Antiqua"/>
          <w:b/>
          <w:sz w:val="24"/>
          <w:szCs w:val="24"/>
        </w:rPr>
        <w:t>Peng JJ,</w:t>
      </w:r>
      <w:r w:rsidR="008D55E2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Shi FX, Wang HY, Wang ZP, Yuan P. Correlation between adiponectin and </w:t>
      </w:r>
      <w:proofErr w:type="spellStart"/>
      <w:r w:rsidRPr="000F2571">
        <w:rPr>
          <w:rFonts w:ascii="Book Antiqua" w:hAnsi="Book Antiqua"/>
          <w:sz w:val="24"/>
          <w:szCs w:val="24"/>
        </w:rPr>
        <w:t>gestaiona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diabetes mellitus. </w:t>
      </w:r>
      <w:proofErr w:type="spellStart"/>
      <w:r w:rsidR="008D55E2" w:rsidRPr="00CD0527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8D55E2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 w:rsidRPr="00CD0527">
        <w:rPr>
          <w:rFonts w:ascii="Book Antiqua" w:hAnsi="Book Antiqua" w:hint="eastAsia"/>
          <w:i/>
          <w:sz w:val="24"/>
          <w:szCs w:val="24"/>
        </w:rPr>
        <w:t>Fuyoubaojian</w:t>
      </w:r>
      <w:proofErr w:type="spellEnd"/>
      <w:r w:rsidR="008D55E2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 w:rsidRPr="00CD0527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2; </w:t>
      </w:r>
      <w:r w:rsidRPr="008D55E2">
        <w:rPr>
          <w:rFonts w:ascii="Book Antiqua" w:hAnsi="Book Antiqua"/>
          <w:b/>
          <w:sz w:val="24"/>
          <w:szCs w:val="24"/>
        </w:rPr>
        <w:t>27</w:t>
      </w:r>
      <w:r w:rsidRPr="000F2571">
        <w:rPr>
          <w:rFonts w:ascii="Book Antiqua" w:hAnsi="Book Antiqua"/>
          <w:sz w:val="24"/>
          <w:szCs w:val="24"/>
        </w:rPr>
        <w:t>: 1314-1316</w:t>
      </w:r>
    </w:p>
    <w:p w14:paraId="19E449B8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8 </w:t>
      </w:r>
      <w:r w:rsidRPr="000F2571">
        <w:rPr>
          <w:rFonts w:ascii="Book Antiqua" w:hAnsi="Book Antiqua"/>
          <w:b/>
          <w:sz w:val="24"/>
          <w:szCs w:val="24"/>
        </w:rPr>
        <w:t>Zhang J</w:t>
      </w:r>
      <w:r w:rsidRPr="000F2571">
        <w:rPr>
          <w:rFonts w:ascii="Book Antiqua" w:hAnsi="Book Antiqua"/>
          <w:sz w:val="24"/>
          <w:szCs w:val="24"/>
        </w:rPr>
        <w:t xml:space="preserve">, Chi H, Xiao H, Tian X, Wang Y, Yun X, Xu Y. Interleukin 6 (IL-6) and Tumor Necrosis Factor α (TNF-α) Single Nucleotide Polymorphisms (SNPs), Inflammation and Metabolism in Gestational Diabetes Mellitus in Inner Mongolia. </w:t>
      </w:r>
      <w:r w:rsidRPr="000F2571">
        <w:rPr>
          <w:rFonts w:ascii="Book Antiqua" w:hAnsi="Book Antiqua"/>
          <w:i/>
          <w:sz w:val="24"/>
          <w:szCs w:val="24"/>
        </w:rPr>
        <w:t xml:space="preserve">Med Sci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Moni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7; </w:t>
      </w:r>
      <w:r w:rsidRPr="000F2571">
        <w:rPr>
          <w:rFonts w:ascii="Book Antiqua" w:hAnsi="Book Antiqua"/>
          <w:b/>
          <w:sz w:val="24"/>
          <w:szCs w:val="24"/>
        </w:rPr>
        <w:t>23</w:t>
      </w:r>
      <w:r w:rsidRPr="000F2571">
        <w:rPr>
          <w:rFonts w:ascii="Book Antiqua" w:hAnsi="Book Antiqua"/>
          <w:sz w:val="24"/>
          <w:szCs w:val="24"/>
        </w:rPr>
        <w:t>: 4149-4157 [PMID: 28846666 DOI: 10.12659/MSM.903565]</w:t>
      </w:r>
    </w:p>
    <w:p w14:paraId="65ECDF66" w14:textId="59E9E952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9 </w:t>
      </w:r>
      <w:r w:rsidRPr="000F2571">
        <w:rPr>
          <w:rFonts w:ascii="Book Antiqua" w:hAnsi="Book Antiqua"/>
          <w:b/>
          <w:sz w:val="24"/>
          <w:szCs w:val="24"/>
        </w:rPr>
        <w:t>Chen XX,</w:t>
      </w:r>
      <w:r w:rsidR="008D55E2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Wei BR, Zhang LF, Yang YM. Association of -3771A/G Polymorphism in Promoter Region of Adiponectin Gene with Gestational Diabetes Mellitus. </w:t>
      </w:r>
      <w:proofErr w:type="spellStart"/>
      <w:r w:rsidR="008D55E2" w:rsidRPr="008D55E2">
        <w:rPr>
          <w:rFonts w:ascii="Book Antiqua" w:hAnsi="Book Antiqua" w:hint="eastAsia"/>
          <w:i/>
          <w:sz w:val="24"/>
          <w:szCs w:val="24"/>
        </w:rPr>
        <w:t>Nanchangdaxue</w:t>
      </w:r>
      <w:proofErr w:type="spellEnd"/>
      <w:r w:rsidR="008D55E2" w:rsidRPr="008D55E2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 w:rsidRPr="008D55E2">
        <w:rPr>
          <w:rFonts w:ascii="Book Antiqua" w:hAnsi="Book Antiqua" w:hint="eastAsia"/>
          <w:i/>
          <w:sz w:val="24"/>
          <w:szCs w:val="24"/>
        </w:rPr>
        <w:t>Xuebao</w:t>
      </w:r>
      <w:proofErr w:type="spellEnd"/>
      <w:r w:rsidR="008D55E2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>
        <w:rPr>
          <w:rFonts w:ascii="Book Antiqua" w:hAnsi="Book Antiqua" w:hint="eastAsia"/>
          <w:i/>
          <w:sz w:val="24"/>
          <w:szCs w:val="24"/>
        </w:rPr>
        <w:t>Yixueb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3; </w:t>
      </w:r>
      <w:r w:rsidRPr="008D55E2">
        <w:rPr>
          <w:rFonts w:ascii="Book Antiqua" w:hAnsi="Book Antiqua"/>
          <w:b/>
          <w:sz w:val="24"/>
          <w:szCs w:val="24"/>
        </w:rPr>
        <w:t>53</w:t>
      </w:r>
      <w:r w:rsidRPr="000F2571">
        <w:rPr>
          <w:rFonts w:ascii="Book Antiqua" w:hAnsi="Book Antiqua"/>
          <w:sz w:val="24"/>
          <w:szCs w:val="24"/>
        </w:rPr>
        <w:t>: 18-21</w:t>
      </w:r>
    </w:p>
    <w:p w14:paraId="4B4337CD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0 </w:t>
      </w:r>
      <w:r w:rsidRPr="000F2571">
        <w:rPr>
          <w:rFonts w:ascii="Book Antiqua" w:hAnsi="Book Antiqua"/>
          <w:b/>
          <w:sz w:val="24"/>
          <w:szCs w:val="24"/>
        </w:rPr>
        <w:t>Yang WS</w:t>
      </w:r>
      <w:r w:rsidRPr="000F2571">
        <w:rPr>
          <w:rFonts w:ascii="Book Antiqua" w:hAnsi="Book Antiqua"/>
          <w:sz w:val="24"/>
          <w:szCs w:val="24"/>
        </w:rPr>
        <w:t xml:space="preserve">, Tsou PL, Lee WJ, Tseng DL, Chen CL, Peng CC, Lee KC, Chen MJ, Huang CJ, Tai TY, Chuang LM. Allele-specific differential expression of a common adiponectin gene polymorphism related to obesity. </w:t>
      </w:r>
      <w:r w:rsidRPr="000F2571">
        <w:rPr>
          <w:rFonts w:ascii="Book Antiqua" w:hAnsi="Book Antiqua"/>
          <w:i/>
          <w:sz w:val="24"/>
          <w:szCs w:val="24"/>
        </w:rPr>
        <w:t>J Mol Med (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Ber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>)</w:t>
      </w:r>
      <w:r w:rsidRPr="000F2571">
        <w:rPr>
          <w:rFonts w:ascii="Book Antiqua" w:hAnsi="Book Antiqua"/>
          <w:sz w:val="24"/>
          <w:szCs w:val="24"/>
        </w:rPr>
        <w:t xml:space="preserve"> 2003; </w:t>
      </w:r>
      <w:r w:rsidRPr="000F2571">
        <w:rPr>
          <w:rFonts w:ascii="Book Antiqua" w:hAnsi="Book Antiqua"/>
          <w:b/>
          <w:sz w:val="24"/>
          <w:szCs w:val="24"/>
        </w:rPr>
        <w:t>81</w:t>
      </w:r>
      <w:r w:rsidRPr="000F2571">
        <w:rPr>
          <w:rFonts w:ascii="Book Antiqua" w:hAnsi="Book Antiqua"/>
          <w:sz w:val="24"/>
          <w:szCs w:val="24"/>
        </w:rPr>
        <w:t>: 428-434 [PMID: 12750819 DOI: 10.1007/s00109-002-0409-4]</w:t>
      </w:r>
    </w:p>
    <w:p w14:paraId="6CC094F4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1 </w:t>
      </w:r>
      <w:r w:rsidRPr="000F2571">
        <w:rPr>
          <w:rFonts w:ascii="Book Antiqua" w:hAnsi="Book Antiqua"/>
          <w:b/>
          <w:sz w:val="24"/>
          <w:szCs w:val="24"/>
        </w:rPr>
        <w:t>Xu F</w:t>
      </w:r>
      <w:r w:rsidRPr="000F2571">
        <w:rPr>
          <w:rFonts w:ascii="Book Antiqua" w:hAnsi="Book Antiqua"/>
          <w:sz w:val="24"/>
          <w:szCs w:val="24"/>
        </w:rPr>
        <w:t xml:space="preserve">, Zhang H, Qi H. No association of adiponectin +45 T/G polymorphism with the risk of gestational diabetes mellitus: Evidence from a meta-analysis. </w:t>
      </w:r>
      <w:r w:rsidRPr="000F2571">
        <w:rPr>
          <w:rFonts w:ascii="Book Antiqua" w:hAnsi="Book Antiqua"/>
          <w:i/>
          <w:sz w:val="24"/>
          <w:szCs w:val="24"/>
        </w:rPr>
        <w:t>J Renin Angiotensin Aldosterone Syst</w:t>
      </w:r>
      <w:r w:rsidRPr="000F2571">
        <w:rPr>
          <w:rFonts w:ascii="Book Antiqua" w:hAnsi="Book Antiqua"/>
          <w:sz w:val="24"/>
          <w:szCs w:val="24"/>
        </w:rPr>
        <w:t xml:space="preserve"> 2016; </w:t>
      </w:r>
      <w:r w:rsidRPr="000F2571">
        <w:rPr>
          <w:rFonts w:ascii="Book Antiqua" w:hAnsi="Book Antiqua"/>
          <w:b/>
          <w:sz w:val="24"/>
          <w:szCs w:val="24"/>
        </w:rPr>
        <w:t>17</w:t>
      </w:r>
      <w:r w:rsidRPr="000F2571">
        <w:rPr>
          <w:rFonts w:ascii="Book Antiqua" w:hAnsi="Book Antiqua"/>
          <w:sz w:val="24"/>
          <w:szCs w:val="24"/>
        </w:rPr>
        <w:t>: 1470320316653283 [PMID: 27296394 DOI: 10.1177/1470320316653283]</w:t>
      </w:r>
    </w:p>
    <w:p w14:paraId="331F3A8B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2 </w:t>
      </w:r>
      <w:r w:rsidRPr="000F2571">
        <w:rPr>
          <w:rFonts w:ascii="Book Antiqua" w:hAnsi="Book Antiqua"/>
          <w:b/>
          <w:sz w:val="24"/>
          <w:szCs w:val="24"/>
        </w:rPr>
        <w:t>Liang Z</w:t>
      </w:r>
      <w:r w:rsidRPr="000F2571">
        <w:rPr>
          <w:rFonts w:ascii="Book Antiqua" w:hAnsi="Book Antiqua"/>
          <w:sz w:val="24"/>
          <w:szCs w:val="24"/>
        </w:rPr>
        <w:t xml:space="preserve">, Dong M, Cheng Q, Chen D. Gestational diabetes mellitus screening based on the gene chip technique. </w:t>
      </w:r>
      <w:r w:rsidRPr="000F2571">
        <w:rPr>
          <w:rFonts w:ascii="Book Antiqua" w:hAnsi="Book Antiqua"/>
          <w:i/>
          <w:sz w:val="24"/>
          <w:szCs w:val="24"/>
        </w:rPr>
        <w:t xml:space="preserve">Diabetes Res Clin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0; </w:t>
      </w:r>
      <w:r w:rsidRPr="000F2571">
        <w:rPr>
          <w:rFonts w:ascii="Book Antiqua" w:hAnsi="Book Antiqua"/>
          <w:b/>
          <w:sz w:val="24"/>
          <w:szCs w:val="24"/>
        </w:rPr>
        <w:t>89</w:t>
      </w:r>
      <w:r w:rsidRPr="000F2571">
        <w:rPr>
          <w:rFonts w:ascii="Book Antiqua" w:hAnsi="Book Antiqua"/>
          <w:sz w:val="24"/>
          <w:szCs w:val="24"/>
        </w:rPr>
        <w:t>: 167-173 [PMID: 20554072 DOI: 10.1016/j.diabres.2010.04.001]</w:t>
      </w:r>
    </w:p>
    <w:p w14:paraId="5015C189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Pollin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TI</w:t>
      </w:r>
      <w:r w:rsidRPr="000F2571">
        <w:rPr>
          <w:rFonts w:ascii="Book Antiqua" w:hAnsi="Book Antiqua"/>
          <w:sz w:val="24"/>
          <w:szCs w:val="24"/>
        </w:rPr>
        <w:t xml:space="preserve">, Tanner K, </w:t>
      </w:r>
      <w:proofErr w:type="spellStart"/>
      <w:r w:rsidRPr="000F2571">
        <w:rPr>
          <w:rFonts w:ascii="Book Antiqua" w:hAnsi="Book Antiqua"/>
          <w:sz w:val="24"/>
          <w:szCs w:val="24"/>
        </w:rPr>
        <w:t>O'connel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R, Ott SH, </w:t>
      </w:r>
      <w:proofErr w:type="spellStart"/>
      <w:r w:rsidRPr="000F2571">
        <w:rPr>
          <w:rFonts w:ascii="Book Antiqua" w:hAnsi="Book Antiqua"/>
          <w:sz w:val="24"/>
          <w:szCs w:val="24"/>
        </w:rPr>
        <w:t>Damcot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CM, </w:t>
      </w:r>
      <w:proofErr w:type="spellStart"/>
      <w:r w:rsidRPr="000F2571">
        <w:rPr>
          <w:rFonts w:ascii="Book Antiqua" w:hAnsi="Book Antiqua"/>
          <w:sz w:val="24"/>
          <w:szCs w:val="24"/>
        </w:rPr>
        <w:t>Shuldine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0F2571">
        <w:rPr>
          <w:rFonts w:ascii="Book Antiqua" w:hAnsi="Book Antiqua"/>
          <w:sz w:val="24"/>
          <w:szCs w:val="24"/>
        </w:rPr>
        <w:t>McLenith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C, Mitchell BD. Linkage of plasma adiponectin levels to 3q27 explained by association with variation in the APM1 gene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5; </w:t>
      </w:r>
      <w:r w:rsidRPr="000F2571">
        <w:rPr>
          <w:rFonts w:ascii="Book Antiqua" w:hAnsi="Book Antiqua"/>
          <w:b/>
          <w:sz w:val="24"/>
          <w:szCs w:val="24"/>
        </w:rPr>
        <w:t>54</w:t>
      </w:r>
      <w:r w:rsidRPr="000F2571">
        <w:rPr>
          <w:rFonts w:ascii="Book Antiqua" w:hAnsi="Book Antiqua"/>
          <w:sz w:val="24"/>
          <w:szCs w:val="24"/>
        </w:rPr>
        <w:t>: 268-274 [PMID: 15616038 DOI: 10.2337/diabetes.54.1.268]</w:t>
      </w:r>
    </w:p>
    <w:p w14:paraId="6DAE72D8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4 </w:t>
      </w:r>
      <w:r w:rsidRPr="000F2571">
        <w:rPr>
          <w:rFonts w:ascii="Book Antiqua" w:hAnsi="Book Antiqua"/>
          <w:b/>
          <w:sz w:val="24"/>
          <w:szCs w:val="24"/>
        </w:rPr>
        <w:t>Beebe-Dimmer JL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Zuhlk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A, Ray AM, Lange EM, Cooney KA. Genetic variation in adiponectin (ADIPOQ) and the type 1 receptor (ADIPOR1), obesity and prostate cancer in African Americans. </w:t>
      </w:r>
      <w:r w:rsidRPr="000F2571">
        <w:rPr>
          <w:rFonts w:ascii="Book Antiqua" w:hAnsi="Book Antiqua"/>
          <w:i/>
          <w:sz w:val="24"/>
          <w:szCs w:val="24"/>
        </w:rPr>
        <w:t>Prostate Cancer Prostatic Dis</w:t>
      </w:r>
      <w:r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lastRenderedPageBreak/>
        <w:t xml:space="preserve">2010; </w:t>
      </w:r>
      <w:r w:rsidRPr="000F2571">
        <w:rPr>
          <w:rFonts w:ascii="Book Antiqua" w:hAnsi="Book Antiqua"/>
          <w:b/>
          <w:sz w:val="24"/>
          <w:szCs w:val="24"/>
        </w:rPr>
        <w:t>13</w:t>
      </w:r>
      <w:r w:rsidRPr="000F2571">
        <w:rPr>
          <w:rFonts w:ascii="Book Antiqua" w:hAnsi="Book Antiqua"/>
          <w:sz w:val="24"/>
          <w:szCs w:val="24"/>
        </w:rPr>
        <w:t>: 362-368 [PMID: 20697428 DOI: 10.1038/pcan.2010.27]</w:t>
      </w:r>
    </w:p>
    <w:p w14:paraId="5878ACA6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Bouatia-Naji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N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Meyr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F2571">
        <w:rPr>
          <w:rFonts w:ascii="Book Antiqua" w:hAnsi="Book Antiqua"/>
          <w:sz w:val="24"/>
          <w:szCs w:val="24"/>
        </w:rPr>
        <w:t>Lobbens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2571">
        <w:rPr>
          <w:rFonts w:ascii="Book Antiqua" w:hAnsi="Book Antiqua"/>
          <w:sz w:val="24"/>
          <w:szCs w:val="24"/>
        </w:rPr>
        <w:t>Séro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Fumero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0F2571">
        <w:rPr>
          <w:rFonts w:ascii="Book Antiqua" w:hAnsi="Book Antiqua"/>
          <w:sz w:val="24"/>
          <w:szCs w:val="24"/>
        </w:rPr>
        <w:t>Balkau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F2571">
        <w:rPr>
          <w:rFonts w:ascii="Book Antiqua" w:hAnsi="Book Antiqua"/>
          <w:sz w:val="24"/>
          <w:szCs w:val="24"/>
        </w:rPr>
        <w:t>Heud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F2571">
        <w:rPr>
          <w:rFonts w:ascii="Book Antiqua" w:hAnsi="Book Antiqua"/>
          <w:sz w:val="24"/>
          <w:szCs w:val="24"/>
        </w:rPr>
        <w:t>Jour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Scherer PE, Dina C, Weill J, </w:t>
      </w:r>
      <w:proofErr w:type="spellStart"/>
      <w:r w:rsidRPr="000F2571">
        <w:rPr>
          <w:rFonts w:ascii="Book Antiqua" w:hAnsi="Book Antiqua"/>
          <w:sz w:val="24"/>
          <w:szCs w:val="24"/>
        </w:rPr>
        <w:t>Frogue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. ACDC/adiponectin polymorphisms are associated with severe childhood and adult obesity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6; </w:t>
      </w:r>
      <w:r w:rsidRPr="000F2571">
        <w:rPr>
          <w:rFonts w:ascii="Book Antiqua" w:hAnsi="Book Antiqua"/>
          <w:b/>
          <w:sz w:val="24"/>
          <w:szCs w:val="24"/>
        </w:rPr>
        <w:t>55</w:t>
      </w:r>
      <w:r w:rsidRPr="000F2571">
        <w:rPr>
          <w:rFonts w:ascii="Book Antiqua" w:hAnsi="Book Antiqua"/>
          <w:sz w:val="24"/>
          <w:szCs w:val="24"/>
        </w:rPr>
        <w:t>: 545-550 [PMID: 16443793 DOI: 10.2337/diabetes.55.02.06.db05-0971]</w:t>
      </w:r>
    </w:p>
    <w:p w14:paraId="2884309A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Urbanek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M</w:t>
      </w:r>
      <w:r w:rsidRPr="000F2571">
        <w:rPr>
          <w:rFonts w:ascii="Book Antiqua" w:hAnsi="Book Antiqua"/>
          <w:sz w:val="24"/>
          <w:szCs w:val="24"/>
        </w:rPr>
        <w:t xml:space="preserve">, Hayes MG, Lee H, </w:t>
      </w:r>
      <w:proofErr w:type="spellStart"/>
      <w:r w:rsidRPr="000F2571">
        <w:rPr>
          <w:rFonts w:ascii="Book Antiqua" w:hAnsi="Book Antiqua"/>
          <w:sz w:val="24"/>
          <w:szCs w:val="24"/>
        </w:rPr>
        <w:t>Freathy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M, Lowe LP, Ackerman C, Jafari N, Dyer AR, Cox NJ, </w:t>
      </w:r>
      <w:proofErr w:type="spellStart"/>
      <w:r w:rsidRPr="000F2571">
        <w:rPr>
          <w:rFonts w:ascii="Book Antiqua" w:hAnsi="Book Antiqua"/>
          <w:sz w:val="24"/>
          <w:szCs w:val="24"/>
        </w:rPr>
        <w:t>Dunge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DB, Hattersley AT, Metzger BE, Lowe WL Jr. The role of inflammatory pathway genetic variation on maternal metabolic phenotypes during pregnancy.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One</w:t>
      </w:r>
      <w:r w:rsidRPr="000F2571">
        <w:rPr>
          <w:rFonts w:ascii="Book Antiqua" w:hAnsi="Book Antiqua"/>
          <w:sz w:val="24"/>
          <w:szCs w:val="24"/>
        </w:rPr>
        <w:t xml:space="preserve"> 2012; </w:t>
      </w:r>
      <w:r w:rsidRPr="000F2571">
        <w:rPr>
          <w:rFonts w:ascii="Book Antiqua" w:hAnsi="Book Antiqua"/>
          <w:b/>
          <w:sz w:val="24"/>
          <w:szCs w:val="24"/>
        </w:rPr>
        <w:t>7</w:t>
      </w:r>
      <w:r w:rsidRPr="000F2571">
        <w:rPr>
          <w:rFonts w:ascii="Book Antiqua" w:hAnsi="Book Antiqua"/>
          <w:sz w:val="24"/>
          <w:szCs w:val="24"/>
        </w:rPr>
        <w:t>: e32958 [PMID: 22479352 DOI: 10.1371/journal.pone.0032958]</w:t>
      </w:r>
    </w:p>
    <w:p w14:paraId="724944AE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7 </w:t>
      </w:r>
      <w:r w:rsidRPr="000F2571">
        <w:rPr>
          <w:rFonts w:ascii="Book Antiqua" w:hAnsi="Book Antiqua"/>
          <w:b/>
          <w:sz w:val="24"/>
          <w:szCs w:val="24"/>
        </w:rPr>
        <w:t>Zhang D</w:t>
      </w:r>
      <w:r w:rsidRPr="000F2571">
        <w:rPr>
          <w:rFonts w:ascii="Book Antiqua" w:hAnsi="Book Antiqua"/>
          <w:sz w:val="24"/>
          <w:szCs w:val="24"/>
        </w:rPr>
        <w:t xml:space="preserve">, Ma J, </w:t>
      </w:r>
      <w:proofErr w:type="spellStart"/>
      <w:r w:rsidRPr="000F2571">
        <w:rPr>
          <w:rFonts w:ascii="Book Antiqua" w:hAnsi="Book Antiqua"/>
          <w:sz w:val="24"/>
          <w:szCs w:val="24"/>
        </w:rPr>
        <w:t>Brisma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Efendic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Gu HF. A single nucleotide polymorphism alters the sequence of SP1 binding site in the adiponectin promoter region and is associated with diabetic nephropathy among type 1 diabetic patients in the Genetics of Kidneys in Diabetes Study. </w:t>
      </w:r>
      <w:r w:rsidRPr="000F2571">
        <w:rPr>
          <w:rFonts w:ascii="Book Antiqua" w:hAnsi="Book Antiqua"/>
          <w:i/>
          <w:sz w:val="24"/>
          <w:szCs w:val="24"/>
        </w:rPr>
        <w:t>J Diabetes Complications</w:t>
      </w:r>
      <w:r w:rsidRPr="000F2571">
        <w:rPr>
          <w:rFonts w:ascii="Book Antiqua" w:hAnsi="Book Antiqua"/>
          <w:sz w:val="24"/>
          <w:szCs w:val="24"/>
        </w:rPr>
        <w:t xml:space="preserve"> 2009; </w:t>
      </w:r>
      <w:r w:rsidRPr="000F2571">
        <w:rPr>
          <w:rFonts w:ascii="Book Antiqua" w:hAnsi="Book Antiqua"/>
          <w:b/>
          <w:sz w:val="24"/>
          <w:szCs w:val="24"/>
        </w:rPr>
        <w:t>23</w:t>
      </w:r>
      <w:r w:rsidRPr="000F2571">
        <w:rPr>
          <w:rFonts w:ascii="Book Antiqua" w:hAnsi="Book Antiqua"/>
          <w:sz w:val="24"/>
          <w:szCs w:val="24"/>
        </w:rPr>
        <w:t>: 265-272 [PMID: 18599322 DOI: 10.1016/j.jdiacomp.2008.05.004]</w:t>
      </w:r>
    </w:p>
    <w:p w14:paraId="7FDCC503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Vasseur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F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Helbecqu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N, Dina C, </w:t>
      </w:r>
      <w:proofErr w:type="spellStart"/>
      <w:r w:rsidRPr="000F2571">
        <w:rPr>
          <w:rFonts w:ascii="Book Antiqua" w:hAnsi="Book Antiqua"/>
          <w:sz w:val="24"/>
          <w:szCs w:val="24"/>
        </w:rPr>
        <w:t>Lobbens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Delannoy V, </w:t>
      </w:r>
      <w:proofErr w:type="spellStart"/>
      <w:r w:rsidRPr="000F2571">
        <w:rPr>
          <w:rFonts w:ascii="Book Antiqua" w:hAnsi="Book Antiqua"/>
          <w:sz w:val="24"/>
          <w:szCs w:val="24"/>
        </w:rPr>
        <w:t>Gag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Boutin P, </w:t>
      </w:r>
      <w:proofErr w:type="spellStart"/>
      <w:r w:rsidRPr="000F2571">
        <w:rPr>
          <w:rFonts w:ascii="Book Antiqua" w:hAnsi="Book Antiqua"/>
          <w:sz w:val="24"/>
          <w:szCs w:val="24"/>
        </w:rPr>
        <w:t>Vaxillair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Leprêtr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F, Dupont S, Hara K, Clément K, </w:t>
      </w:r>
      <w:proofErr w:type="spellStart"/>
      <w:r w:rsidRPr="000F2571">
        <w:rPr>
          <w:rFonts w:ascii="Book Antiqua" w:hAnsi="Book Antiqua"/>
          <w:sz w:val="24"/>
          <w:szCs w:val="24"/>
        </w:rPr>
        <w:t>Bihai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F2571">
        <w:rPr>
          <w:rFonts w:ascii="Book Antiqua" w:hAnsi="Book Antiqua"/>
          <w:sz w:val="24"/>
          <w:szCs w:val="24"/>
        </w:rPr>
        <w:t>Kadowak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F2571">
        <w:rPr>
          <w:rFonts w:ascii="Book Antiqua" w:hAnsi="Book Antiqua"/>
          <w:sz w:val="24"/>
          <w:szCs w:val="24"/>
        </w:rPr>
        <w:t>Frogue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. Single-nucleotide polymorphism haplotypes in the both proximal promoter and exon 3 of the APM1 gene modulate adipocyte-secreted adiponectin hormone levels and contribute to the genetic risk for type 2 diabetes in French Caucasians. </w:t>
      </w:r>
      <w:r w:rsidRPr="000F2571">
        <w:rPr>
          <w:rFonts w:ascii="Book Antiqua" w:hAnsi="Book Antiqua"/>
          <w:i/>
          <w:sz w:val="24"/>
          <w:szCs w:val="24"/>
        </w:rPr>
        <w:t>Hum Mol Genet</w:t>
      </w:r>
      <w:r w:rsidRPr="000F2571">
        <w:rPr>
          <w:rFonts w:ascii="Book Antiqua" w:hAnsi="Book Antiqua"/>
          <w:sz w:val="24"/>
          <w:szCs w:val="24"/>
        </w:rPr>
        <w:t xml:space="preserve"> 2002; </w:t>
      </w:r>
      <w:r w:rsidRPr="000F2571">
        <w:rPr>
          <w:rFonts w:ascii="Book Antiqua" w:hAnsi="Book Antiqua"/>
          <w:b/>
          <w:sz w:val="24"/>
          <w:szCs w:val="24"/>
        </w:rPr>
        <w:t>11</w:t>
      </w:r>
      <w:r w:rsidRPr="000F2571">
        <w:rPr>
          <w:rFonts w:ascii="Book Antiqua" w:hAnsi="Book Antiqua"/>
          <w:sz w:val="24"/>
          <w:szCs w:val="24"/>
        </w:rPr>
        <w:t>: 2607-2614 [PMID: 12354786 DOI: 10.1093/</w:t>
      </w:r>
      <w:proofErr w:type="spellStart"/>
      <w:r w:rsidRPr="000F2571">
        <w:rPr>
          <w:rFonts w:ascii="Book Antiqua" w:hAnsi="Book Antiqua"/>
          <w:sz w:val="24"/>
          <w:szCs w:val="24"/>
        </w:rPr>
        <w:t>hmg</w:t>
      </w:r>
      <w:proofErr w:type="spellEnd"/>
      <w:r w:rsidRPr="000F2571">
        <w:rPr>
          <w:rFonts w:ascii="Book Antiqua" w:hAnsi="Book Antiqua"/>
          <w:sz w:val="24"/>
          <w:szCs w:val="24"/>
        </w:rPr>
        <w:t>/11.21.2607]</w:t>
      </w:r>
    </w:p>
    <w:p w14:paraId="537F0364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Petrone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A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Zavarell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2571">
        <w:rPr>
          <w:rFonts w:ascii="Book Antiqua" w:hAnsi="Book Antiqua"/>
          <w:sz w:val="24"/>
          <w:szCs w:val="24"/>
        </w:rPr>
        <w:t>Caiazz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, Leto G, </w:t>
      </w:r>
      <w:proofErr w:type="spellStart"/>
      <w:r w:rsidRPr="000F2571">
        <w:rPr>
          <w:rFonts w:ascii="Book Antiqua" w:hAnsi="Book Antiqua"/>
          <w:sz w:val="24"/>
          <w:szCs w:val="24"/>
        </w:rPr>
        <w:t>Spoletin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Potenzian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Osborn J, Vania A, Buzzetti R. The promoter region of the adiponectin gene is a determinant in modulating insulin sensitivity in childhood obesity. </w:t>
      </w:r>
      <w:r w:rsidRPr="000F2571">
        <w:rPr>
          <w:rFonts w:ascii="Book Antiqua" w:hAnsi="Book Antiqua"/>
          <w:i/>
          <w:sz w:val="24"/>
          <w:szCs w:val="24"/>
        </w:rPr>
        <w:t>Obesity (Silver Spring)</w:t>
      </w:r>
      <w:r w:rsidRPr="000F2571">
        <w:rPr>
          <w:rFonts w:ascii="Book Antiqua" w:hAnsi="Book Antiqua"/>
          <w:sz w:val="24"/>
          <w:szCs w:val="24"/>
        </w:rPr>
        <w:t xml:space="preserve"> 2006; </w:t>
      </w:r>
      <w:r w:rsidRPr="000F2571">
        <w:rPr>
          <w:rFonts w:ascii="Book Antiqua" w:hAnsi="Book Antiqua"/>
          <w:b/>
          <w:sz w:val="24"/>
          <w:szCs w:val="24"/>
        </w:rPr>
        <w:t>14</w:t>
      </w:r>
      <w:r w:rsidRPr="000F2571">
        <w:rPr>
          <w:rFonts w:ascii="Book Antiqua" w:hAnsi="Book Antiqua"/>
          <w:sz w:val="24"/>
          <w:szCs w:val="24"/>
        </w:rPr>
        <w:t>: 1498-1504 [PMID: 17030959 DOI: 10.1038/oby.2006.172]</w:t>
      </w:r>
    </w:p>
    <w:p w14:paraId="4AB2048B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lastRenderedPageBreak/>
        <w:t xml:space="preserve">30 </w:t>
      </w:r>
      <w:r w:rsidRPr="000F2571">
        <w:rPr>
          <w:rFonts w:ascii="Book Antiqua" w:hAnsi="Book Antiqua"/>
          <w:b/>
          <w:sz w:val="24"/>
          <w:szCs w:val="24"/>
        </w:rPr>
        <w:t>Enns JE</w:t>
      </w:r>
      <w:r w:rsidRPr="000F2571">
        <w:rPr>
          <w:rFonts w:ascii="Book Antiqua" w:hAnsi="Book Antiqua"/>
          <w:sz w:val="24"/>
          <w:szCs w:val="24"/>
        </w:rPr>
        <w:t xml:space="preserve">, Taylor CG, </w:t>
      </w:r>
      <w:proofErr w:type="spellStart"/>
      <w:r w:rsidRPr="000F2571">
        <w:rPr>
          <w:rFonts w:ascii="Book Antiqua" w:hAnsi="Book Antiqua"/>
          <w:sz w:val="24"/>
          <w:szCs w:val="24"/>
        </w:rPr>
        <w:t>Zahradk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. Variations in Adipokine Genes </w:t>
      </w:r>
      <w:proofErr w:type="spellStart"/>
      <w:r w:rsidRPr="000F2571">
        <w:rPr>
          <w:rFonts w:ascii="Book Antiqua" w:hAnsi="Book Antiqua"/>
          <w:sz w:val="24"/>
          <w:szCs w:val="24"/>
        </w:rPr>
        <w:t>AdipoQ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Lep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, and </w:t>
      </w:r>
      <w:proofErr w:type="spellStart"/>
      <w:r w:rsidRPr="000F2571">
        <w:rPr>
          <w:rFonts w:ascii="Book Antiqua" w:hAnsi="Book Antiqua"/>
          <w:sz w:val="24"/>
          <w:szCs w:val="24"/>
        </w:rPr>
        <w:t>Lep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re Associated with Risk for Obesity-Related Metabolic Disease: The Modulatory Role of Gene-Nutrient Interactions. </w:t>
      </w:r>
      <w:r w:rsidRPr="000F25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Obes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</w:t>
      </w:r>
      <w:r w:rsidRPr="000F2571">
        <w:rPr>
          <w:rFonts w:ascii="Book Antiqua" w:hAnsi="Book Antiqua"/>
          <w:b/>
          <w:sz w:val="24"/>
          <w:szCs w:val="24"/>
        </w:rPr>
        <w:t>2011</w:t>
      </w:r>
      <w:r w:rsidRPr="000F2571">
        <w:rPr>
          <w:rFonts w:ascii="Book Antiqua" w:hAnsi="Book Antiqua"/>
          <w:sz w:val="24"/>
          <w:szCs w:val="24"/>
        </w:rPr>
        <w:t>: 168659 [PMID: 21773001 DOI: 10.1155/2011/168659]</w:t>
      </w:r>
    </w:p>
    <w:p w14:paraId="59A54885" w14:textId="6A3DA4FF" w:rsidR="005D1D7F" w:rsidRDefault="005D1D7F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6F58B288" w14:textId="51E10519" w:rsidR="008D55E2" w:rsidRPr="00714CA9" w:rsidRDefault="008D55E2" w:rsidP="004B303D">
      <w:pPr>
        <w:suppressAutoHyphens/>
        <w:wordWrap w:val="0"/>
        <w:spacing w:line="360" w:lineRule="auto"/>
        <w:ind w:right="120"/>
        <w:jc w:val="right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bidi="hi-IN"/>
        </w:rPr>
      </w:pPr>
      <w:bookmarkStart w:id="263" w:name="OLE_LINK480"/>
      <w:bookmarkStart w:id="264" w:name="OLE_LINK502"/>
      <w:bookmarkStart w:id="265" w:name="OLE_LINK1021"/>
      <w:bookmarkStart w:id="266" w:name="OLE_LINK1022"/>
      <w:bookmarkStart w:id="267" w:name="OLE_LINK1023"/>
      <w:bookmarkStart w:id="268" w:name="OLE_LINK1064"/>
      <w:bookmarkStart w:id="269" w:name="OLE_LINK1065"/>
      <w:bookmarkStart w:id="270" w:name="OLE_LINK1156"/>
      <w:bookmarkStart w:id="271" w:name="OLE_LINK1157"/>
      <w:bookmarkStart w:id="272" w:name="OLE_LINK1158"/>
      <w:bookmarkStart w:id="273" w:name="OLE_LINK1159"/>
      <w:bookmarkStart w:id="274" w:name="OLE_LINK1185"/>
      <w:bookmarkStart w:id="275" w:name="OLE_LINK958"/>
      <w:bookmarkStart w:id="276" w:name="OLE_LINK959"/>
      <w:bookmarkStart w:id="277" w:name="OLE_LINK962"/>
      <w:bookmarkStart w:id="278" w:name="OLE_LINK1127"/>
      <w:bookmarkStart w:id="279" w:name="OLE_LINK945"/>
      <w:bookmarkStart w:id="280" w:name="OLE_LINK946"/>
      <w:bookmarkStart w:id="281" w:name="OLE_LINK947"/>
      <w:bookmarkStart w:id="282" w:name="OLE_LINK987"/>
      <w:bookmarkStart w:id="283" w:name="OLE_LINK1035"/>
      <w:bookmarkStart w:id="284" w:name="OLE_LINK1036"/>
      <w:bookmarkStart w:id="285" w:name="OLE_LINK1037"/>
      <w:bookmarkStart w:id="286" w:name="OLE_LINK1038"/>
      <w:bookmarkStart w:id="287" w:name="OLE_LINK1039"/>
      <w:bookmarkStart w:id="288" w:name="OLE_LINK1040"/>
      <w:bookmarkStart w:id="289" w:name="OLE_LINK1041"/>
      <w:bookmarkStart w:id="290" w:name="OLE_LINK1042"/>
      <w:bookmarkStart w:id="291" w:name="OLE_LINK1043"/>
      <w:bookmarkStart w:id="292" w:name="OLE_LINK1044"/>
      <w:bookmarkStart w:id="293" w:name="OLE_LINK1071"/>
      <w:bookmarkStart w:id="294" w:name="OLE_LINK1072"/>
      <w:bookmarkStart w:id="295" w:name="OLE_LINK968"/>
      <w:bookmarkStart w:id="296" w:name="OLE_LINK1260"/>
      <w:bookmarkStart w:id="297" w:name="OLE_LINK1261"/>
      <w:bookmarkStart w:id="298" w:name="OLE_LINK1264"/>
      <w:bookmarkStart w:id="299" w:name="OLE_LINK1265"/>
      <w:bookmarkStart w:id="300" w:name="OLE_LINK1266"/>
      <w:bookmarkStart w:id="301" w:name="OLE_LINK1282"/>
      <w:bookmarkStart w:id="302" w:name="OLE_LINK1800"/>
      <w:bookmarkStart w:id="303" w:name="OLE_LINK1801"/>
      <w:bookmarkStart w:id="304" w:name="OLE_LINK1802"/>
      <w:bookmarkStart w:id="305" w:name="OLE_LINK1803"/>
      <w:bookmarkStart w:id="306" w:name="OLE_LINK1843"/>
      <w:bookmarkStart w:id="307" w:name="OLE_LINK1844"/>
      <w:bookmarkStart w:id="308" w:name="OLE_LINK1845"/>
      <w:bookmarkStart w:id="309" w:name="OLE_LINK1636"/>
      <w:bookmarkStart w:id="310" w:name="OLE_LINK1755"/>
      <w:bookmarkStart w:id="311" w:name="OLE_LINK1806"/>
      <w:bookmarkStart w:id="312" w:name="OLE_LINK1807"/>
      <w:bookmarkStart w:id="313" w:name="OLE_LINK1811"/>
      <w:bookmarkStart w:id="314" w:name="OLE_LINK1812"/>
      <w:bookmarkStart w:id="315" w:name="OLE_LINK1813"/>
      <w:bookmarkStart w:id="316" w:name="OLE_LINK1962"/>
      <w:bookmarkStart w:id="317" w:name="OLE_LINK1963"/>
      <w:bookmarkStart w:id="318" w:name="OLE_LINK1964"/>
      <w:bookmarkStart w:id="319" w:name="OLE_LINK2162"/>
      <w:bookmarkStart w:id="320" w:name="OLE_LINK2198"/>
      <w:bookmarkStart w:id="321" w:name="OLE_LINK2199"/>
      <w:bookmarkStart w:id="322" w:name="OLE_LINK2200"/>
      <w:bookmarkStart w:id="323" w:name="OLE_LINK2090"/>
      <w:bookmarkStart w:id="324" w:name="OLE_LINK2181"/>
      <w:bookmarkStart w:id="325" w:name="OLE_LINK2182"/>
      <w:bookmarkStart w:id="326" w:name="OLE_LINK2183"/>
      <w:r w:rsidRPr="00714CA9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Pr="00714CA9">
        <w:rPr>
          <w:rFonts w:ascii="Book Antiqua" w:eastAsia="SimSun" w:hAnsi="Book Antiqua" w:cs="Arial"/>
          <w:b/>
          <w:noProof/>
          <w:color w:val="000000"/>
          <w:kern w:val="1"/>
          <w:sz w:val="24"/>
          <w:szCs w:val="24"/>
          <w:lang w:val="it-IT" w:bidi="hi-IN"/>
        </w:rPr>
        <w:t>:</w:t>
      </w:r>
      <w:r w:rsidRPr="00714CA9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="004B303D" w:rsidRPr="004B303D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>Pastromas</w:t>
      </w:r>
      <w:r w:rsidRPr="00714CA9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bidi="hi-IN"/>
        </w:rPr>
        <w:t xml:space="preserve"> S</w:t>
      </w:r>
      <w:r w:rsidR="004B303D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bidi="hi-IN"/>
        </w:rPr>
        <w:t xml:space="preserve">, </w:t>
      </w:r>
      <w:r w:rsidR="004B303D" w:rsidRPr="004B303D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bidi="hi-IN"/>
        </w:rPr>
        <w:t>Cengiz</w:t>
      </w:r>
      <w:r w:rsidR="004B303D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bidi="hi-IN"/>
        </w:rPr>
        <w:t xml:space="preserve"> M</w:t>
      </w:r>
      <w:r w:rsidRPr="00714CA9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Pr="00714CA9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bidi="hi-IN"/>
        </w:rPr>
        <w:t>:</w:t>
      </w:r>
      <w:r w:rsidRPr="00714CA9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SimSun" w:hAnsi="Book Antiqua" w:cs="Mangal"/>
          <w:bCs/>
          <w:color w:val="000000"/>
          <w:kern w:val="1"/>
          <w:sz w:val="24"/>
          <w:szCs w:val="24"/>
          <w:lang w:val="it-IT" w:bidi="hi-IN"/>
        </w:rPr>
        <w:t>Dou Y</w:t>
      </w:r>
      <w:r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Pr="00714CA9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bidi="hi-IN"/>
        </w:rPr>
        <w:t>:</w:t>
      </w:r>
      <w:r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Pr="00714CA9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bidi="hi-IN"/>
        </w:rPr>
        <w:t>:</w:t>
      </w:r>
    </w:p>
    <w:p w14:paraId="38C6114E" w14:textId="1EF0B4D9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sz w:val="24"/>
          <w:szCs w:val="24"/>
        </w:rPr>
      </w:pPr>
      <w:r w:rsidRPr="00714CA9">
        <w:rPr>
          <w:rFonts w:ascii="Book Antiqua" w:eastAsia="SimSun" w:hAnsi="Book Antiqua" w:cs="Helvetica"/>
          <w:b/>
          <w:sz w:val="24"/>
          <w:szCs w:val="24"/>
        </w:rPr>
        <w:t xml:space="preserve">Specialty type: </w:t>
      </w:r>
      <w:r w:rsidR="004B303D" w:rsidRPr="004B303D">
        <w:rPr>
          <w:rFonts w:ascii="Book Antiqua" w:eastAsia="Microsoft YaHei" w:hAnsi="Book Antiqua" w:cs="SimSun"/>
          <w:sz w:val="24"/>
          <w:szCs w:val="24"/>
        </w:rPr>
        <w:t>Medicine, Research and Experimental</w:t>
      </w:r>
    </w:p>
    <w:p w14:paraId="2192A798" w14:textId="6F28CCD2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sz w:val="24"/>
          <w:szCs w:val="24"/>
        </w:rPr>
      </w:pPr>
      <w:r w:rsidRPr="00714CA9">
        <w:rPr>
          <w:rFonts w:ascii="Book Antiqua" w:eastAsia="SimSun" w:hAnsi="Book Antiqua" w:cs="Helvetica"/>
          <w:b/>
          <w:sz w:val="24"/>
          <w:szCs w:val="24"/>
        </w:rPr>
        <w:t xml:space="preserve">Country of origin: </w:t>
      </w:r>
      <w:r w:rsidR="004B303D" w:rsidRPr="004B303D">
        <w:rPr>
          <w:rFonts w:ascii="Book Antiqua" w:eastAsia="SimSun" w:hAnsi="Book Antiqua" w:cs="Helvetica"/>
          <w:sz w:val="24"/>
          <w:szCs w:val="24"/>
        </w:rPr>
        <w:t>China</w:t>
      </w:r>
    </w:p>
    <w:p w14:paraId="123425EC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sz w:val="24"/>
          <w:szCs w:val="24"/>
        </w:rPr>
      </w:pPr>
      <w:r w:rsidRPr="00714CA9">
        <w:rPr>
          <w:rFonts w:ascii="Book Antiqua" w:eastAsia="SimSun" w:hAnsi="Book Antiqua" w:cs="Helvetica"/>
          <w:b/>
          <w:sz w:val="24"/>
          <w:szCs w:val="24"/>
        </w:rPr>
        <w:t>Peer-review report classification</w:t>
      </w:r>
    </w:p>
    <w:p w14:paraId="759F8EF2" w14:textId="396F057A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</w:rPr>
      </w:pPr>
      <w:r w:rsidRPr="00714CA9">
        <w:rPr>
          <w:rFonts w:ascii="Book Antiqua" w:eastAsia="SimSun" w:hAnsi="Book Antiqua" w:cs="Helvetica"/>
          <w:sz w:val="24"/>
          <w:szCs w:val="24"/>
        </w:rPr>
        <w:t xml:space="preserve">Grade A (Excellent): </w:t>
      </w:r>
      <w:r w:rsidR="004B303D">
        <w:rPr>
          <w:rFonts w:ascii="Book Antiqua" w:eastAsia="SimSun" w:hAnsi="Book Antiqua" w:cs="Helvetica" w:hint="eastAsia"/>
          <w:sz w:val="24"/>
          <w:szCs w:val="24"/>
        </w:rPr>
        <w:t>A</w:t>
      </w:r>
    </w:p>
    <w:p w14:paraId="053BCD4F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</w:rPr>
      </w:pPr>
      <w:r w:rsidRPr="00714CA9">
        <w:rPr>
          <w:rFonts w:ascii="Book Antiqua" w:eastAsia="SimSun" w:hAnsi="Book Antiqua" w:cs="Helvetica"/>
          <w:sz w:val="24"/>
          <w:szCs w:val="24"/>
        </w:rPr>
        <w:t>Grade B (Very good): 0</w:t>
      </w:r>
    </w:p>
    <w:p w14:paraId="623FF8AF" w14:textId="7331F122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</w:rPr>
      </w:pPr>
      <w:r w:rsidRPr="00714CA9">
        <w:rPr>
          <w:rFonts w:ascii="Book Antiqua" w:eastAsia="SimSun" w:hAnsi="Book Antiqua" w:cs="Helvetica"/>
          <w:sz w:val="24"/>
          <w:szCs w:val="24"/>
        </w:rPr>
        <w:t>Grade C (Good): C</w:t>
      </w:r>
    </w:p>
    <w:p w14:paraId="4B343920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</w:rPr>
      </w:pPr>
      <w:r w:rsidRPr="00714CA9">
        <w:rPr>
          <w:rFonts w:ascii="Book Antiqua" w:eastAsia="SimSun" w:hAnsi="Book Antiqua" w:cs="Helvetica"/>
          <w:sz w:val="24"/>
          <w:szCs w:val="24"/>
        </w:rPr>
        <w:t>Grade D (Fair): 0</w:t>
      </w:r>
      <w:bookmarkEnd w:id="263"/>
      <w:bookmarkEnd w:id="264"/>
    </w:p>
    <w:p w14:paraId="2D805B84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sz w:val="24"/>
          <w:szCs w:val="24"/>
        </w:rPr>
      </w:pPr>
      <w:r w:rsidRPr="00714CA9">
        <w:rPr>
          <w:rFonts w:ascii="Book Antiqua" w:eastAsia="SimSun" w:hAnsi="Book Antiqua" w:cs="Helvetica"/>
          <w:sz w:val="24"/>
          <w:szCs w:val="24"/>
        </w:rPr>
        <w:t>Grade E (Poor): 0</w:t>
      </w:r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</w:p>
    <w:bookmarkEnd w:id="324"/>
    <w:bookmarkEnd w:id="325"/>
    <w:bookmarkEnd w:id="326"/>
    <w:p w14:paraId="7DA8D703" w14:textId="77777777" w:rsidR="008D55E2" w:rsidRPr="008D55E2" w:rsidRDefault="008D55E2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34DBEE82" w14:textId="77777777" w:rsidR="000C175A" w:rsidRPr="000F2571" w:rsidRDefault="000C175A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  <w:sectPr w:rsidR="000C175A" w:rsidRPr="000F2571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459C30C" w14:textId="31098F29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SimSun" w:hAnsi="Book Antiqua" w:cs="SimSun"/>
          <w:noProof/>
          <w:kern w:val="0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2BE731D" wp14:editId="65A2C918">
                <wp:simplePos x="0" y="0"/>
                <wp:positionH relativeFrom="column">
                  <wp:posOffset>2711450</wp:posOffset>
                </wp:positionH>
                <wp:positionV relativeFrom="paragraph">
                  <wp:posOffset>209550</wp:posOffset>
                </wp:positionV>
                <wp:extent cx="1352550" cy="514350"/>
                <wp:effectExtent l="0" t="0" r="19050" b="19050"/>
                <wp:wrapNone/>
                <wp:docPr id="15" name="文本框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352550" cy="5143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2F68CEC" w14:textId="485046B5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Duplicates removed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25)</w:t>
                            </w:r>
                          </w:p>
                          <w:p w14:paraId="77893DE8" w14:textId="77777777" w:rsidR="008246C7" w:rsidRDefault="008246C7" w:rsidP="006344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2BE731D" id="_x0000_t202" coordsize="21600,21600" o:spt="202" path="m,l,21600r21600,l21600,xe">
                <v:stroke joinstyle="miter"/>
                <v:path gradientshapeok="t" o:connecttype="rect"/>
              </v:shapetype>
              <v:shape id="文本框 15" o:spid="_x0000_s1026" type="#_x0000_t202" style="position:absolute;left:0;text-align:left;margin-left:213.5pt;margin-top:16.5pt;width:106.5pt;height:40.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" fillcolor="window" strokeweight=".5pt">
                <v:path arrowok="t"/>
                <v:textbox>
                  <w:txbxContent>
                    <w:p w14:paraId="72F68CEC" w14:textId="485046B5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Duplicates removed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25)</w:t>
                      </w:r>
                    </w:p>
                    <w:p w14:paraId="77893DE8" w14:textId="77777777" w:rsidR="008246C7" w:rsidRDefault="008246C7" w:rsidP="006344FF"/>
                  </w:txbxContent>
                </v:textbox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F531399" wp14:editId="4E456975">
                <wp:simplePos x="0" y="0"/>
                <wp:positionH relativeFrom="column">
                  <wp:posOffset>698500</wp:posOffset>
                </wp:positionH>
                <wp:positionV relativeFrom="paragraph">
                  <wp:posOffset>-38100</wp:posOffset>
                </wp:positionV>
                <wp:extent cx="1898650" cy="488950"/>
                <wp:effectExtent l="0" t="0" r="25400" b="25400"/>
                <wp:wrapNone/>
                <wp:docPr id="1" name="文本框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898650" cy="4889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EFD2697" w14:textId="4EFFD9B8" w:rsidR="008246C7" w:rsidRDefault="008246C7" w:rsidP="005D533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identified through databases screening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87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531399" id="文本框 1" o:spid="_x0000_s1027" type="#_x0000_t202" style="position:absolute;left:0;text-align:left;margin-left:55pt;margin-top:-3pt;width:149.5pt;height:3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" fillcolor="window" strokeweight=".5pt">
                <v:path arrowok="t"/>
                <v:textbox>
                  <w:txbxContent>
                    <w:p w14:paraId="3EFD2697" w14:textId="4EFFD9B8" w:rsidR="008246C7" w:rsidRDefault="008246C7" w:rsidP="005D5339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identified through databases screening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87)</w:t>
                      </w:r>
                    </w:p>
                  </w:txbxContent>
                </v:textbox>
              </v:shape>
            </w:pict>
          </mc:Fallback>
        </mc:AlternateContent>
      </w:r>
    </w:p>
    <w:p w14:paraId="329C8AB0" w14:textId="62654D59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123BC48" wp14:editId="1C2F6C95">
                <wp:simplePos x="0" y="0"/>
                <wp:positionH relativeFrom="column">
                  <wp:posOffset>1625600</wp:posOffset>
                </wp:positionH>
                <wp:positionV relativeFrom="paragraph">
                  <wp:posOffset>238125</wp:posOffset>
                </wp:positionV>
                <wp:extent cx="1085850" cy="6350"/>
                <wp:effectExtent l="0" t="76200" r="19050" b="88900"/>
                <wp:wrapNone/>
                <wp:docPr id="25" name="直接箭头连接符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1085850" cy="63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BD7696A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25" o:spid="_x0000_s1026" type="#_x0000_t32" style="position:absolute;margin-left:128pt;margin-top:18.75pt;width:85.5pt;height:.5pt;flip:y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2FAFEFB" wp14:editId="00755D56">
                <wp:simplePos x="0" y="0"/>
                <wp:positionH relativeFrom="column">
                  <wp:posOffset>1625600</wp:posOffset>
                </wp:positionH>
                <wp:positionV relativeFrom="paragraph">
                  <wp:posOffset>161925</wp:posOffset>
                </wp:positionV>
                <wp:extent cx="6350" cy="203200"/>
                <wp:effectExtent l="76200" t="0" r="69850" b="63500"/>
                <wp:wrapNone/>
                <wp:docPr id="18" name="直接箭头连接符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6350" cy="203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BA7AD1" id="直接箭头连接符 18" o:spid="_x0000_s1026" type="#_x0000_t32" style="position:absolute;margin-left:128pt;margin-top:12.75pt;width:.5pt;height:16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</w:p>
    <w:p w14:paraId="3A8147FF" w14:textId="66AC9A09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968" behindDoc="0" locked="0" layoutInCell="1" allowOverlap="1" wp14:anchorId="6214C171" wp14:editId="49EEBBEF">
                <wp:simplePos x="0" y="0"/>
                <wp:positionH relativeFrom="column">
                  <wp:posOffset>2705100</wp:posOffset>
                </wp:positionH>
                <wp:positionV relativeFrom="paragraph">
                  <wp:posOffset>194945</wp:posOffset>
                </wp:positionV>
                <wp:extent cx="2178050" cy="1054100"/>
                <wp:effectExtent l="0" t="0" r="12700" b="12700"/>
                <wp:wrapNone/>
                <wp:docPr id="16" name="文本框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178050" cy="10541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13F2C14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excluded by screened title and/or abstract, due to review, animal studies, cases report and/or unrelated outcomes or other diseases</w:t>
                            </w:r>
                          </w:p>
                          <w:p w14:paraId="1F8B0270" w14:textId="55070ACA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47)</w:t>
                            </w:r>
                          </w:p>
                          <w:p w14:paraId="32E9503D" w14:textId="77777777" w:rsidR="008246C7" w:rsidRDefault="008246C7" w:rsidP="006344FF"/>
                          <w:p w14:paraId="3BB80DED" w14:textId="77777777" w:rsidR="008246C7" w:rsidRDefault="008246C7" w:rsidP="006344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14C171" id="文本框 16" o:spid="_x0000_s1028" type="#_x0000_t202" style="position:absolute;left:0;text-align:left;margin-left:213pt;margin-top:15.35pt;width:171.5pt;height:83pt;z-index:251667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" fillcolor="window" strokeweight=".5pt">
                <v:path arrowok="t"/>
                <v:textbox>
                  <w:txbxContent>
                    <w:p w14:paraId="713F2C14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excluded by screened title and/or abstract, due to review, animal studies, cases report and/or unrelated outcomes or other diseases</w:t>
                      </w:r>
                    </w:p>
                    <w:p w14:paraId="1F8B0270" w14:textId="55070ACA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47)</w:t>
                      </w:r>
                    </w:p>
                    <w:p w14:paraId="32E9503D" w14:textId="77777777" w:rsidR="008246C7" w:rsidRDefault="008246C7" w:rsidP="006344FF"/>
                    <w:p w14:paraId="3BB80DED" w14:textId="77777777" w:rsidR="008246C7" w:rsidRDefault="008246C7" w:rsidP="006344FF"/>
                  </w:txbxContent>
                </v:textbox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46464" behindDoc="0" locked="0" layoutInCell="1" allowOverlap="1" wp14:anchorId="514DF938" wp14:editId="3C492C3E">
                <wp:simplePos x="0" y="0"/>
                <wp:positionH relativeFrom="column">
                  <wp:posOffset>869950</wp:posOffset>
                </wp:positionH>
                <wp:positionV relativeFrom="paragraph">
                  <wp:posOffset>69215</wp:posOffset>
                </wp:positionV>
                <wp:extent cx="1524000" cy="514350"/>
                <wp:effectExtent l="0" t="0" r="19050" b="19050"/>
                <wp:wrapNone/>
                <wp:docPr id="4" name="文本框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524000" cy="5143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F6720FC" w14:textId="77777777" w:rsidR="008246C7" w:rsidRDefault="008246C7" w:rsidP="005D533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screened</w:t>
                            </w:r>
                          </w:p>
                          <w:p w14:paraId="52693166" w14:textId="26DEC492" w:rsidR="008246C7" w:rsidRDefault="008246C7" w:rsidP="005D533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62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4DF938" id="文本框 4" o:spid="_x0000_s1029" type="#_x0000_t202" style="position:absolute;left:0;text-align:left;margin-left:68.5pt;margin-top:5.45pt;width:120pt;height:40.5pt;z-index:251646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" fillcolor="window" strokeweight=".5pt">
                <v:path arrowok="t"/>
                <v:textbox>
                  <w:txbxContent>
                    <w:p w14:paraId="1F6720FC" w14:textId="77777777" w:rsidR="008246C7" w:rsidRDefault="008246C7" w:rsidP="005D5339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screened</w:t>
                      </w:r>
                    </w:p>
                    <w:p w14:paraId="52693166" w14:textId="26DEC492" w:rsidR="008246C7" w:rsidRDefault="008246C7" w:rsidP="005D5339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62)</w:t>
                      </w:r>
                    </w:p>
                  </w:txbxContent>
                </v:textbox>
              </v:shape>
            </w:pict>
          </mc:Fallback>
        </mc:AlternateContent>
      </w:r>
    </w:p>
    <w:p w14:paraId="0CB3D51C" w14:textId="7BE45A84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299" distR="114299" simplePos="0" relativeHeight="251679744" behindDoc="0" locked="0" layoutInCell="1" allowOverlap="1" wp14:anchorId="375ECC22" wp14:editId="000C88AF">
                <wp:simplePos x="0" y="0"/>
                <wp:positionH relativeFrom="column">
                  <wp:posOffset>1619249</wp:posOffset>
                </wp:positionH>
                <wp:positionV relativeFrom="paragraph">
                  <wp:posOffset>291465</wp:posOffset>
                </wp:positionV>
                <wp:extent cx="0" cy="203200"/>
                <wp:effectExtent l="76200" t="0" r="57150" b="63500"/>
                <wp:wrapNone/>
                <wp:docPr id="19" name="直接箭头连接符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03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AF9E390" id="直接箭头连接符 19" o:spid="_x0000_s1026" type="#_x0000_t32" style="position:absolute;margin-left:127.5pt;margin-top:22.95pt;width:0;height:16pt;z-index:25167974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</w:p>
    <w:p w14:paraId="6A0353FC" w14:textId="1F0F2FF5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4294967295" distB="4294967295" distL="114300" distR="114300" simplePos="0" relativeHeight="251685888" behindDoc="0" locked="0" layoutInCell="1" allowOverlap="1" wp14:anchorId="4ACA18AE" wp14:editId="110F9D38">
                <wp:simplePos x="0" y="0"/>
                <wp:positionH relativeFrom="column">
                  <wp:posOffset>1625600</wp:posOffset>
                </wp:positionH>
                <wp:positionV relativeFrom="paragraph">
                  <wp:posOffset>76834</wp:posOffset>
                </wp:positionV>
                <wp:extent cx="1073150" cy="0"/>
                <wp:effectExtent l="0" t="76200" r="12700" b="95250"/>
                <wp:wrapNone/>
                <wp:docPr id="27" name="直接箭头连接符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07315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BEF5328" id="直接箭头连接符 27" o:spid="_x0000_s1026" type="#_x0000_t32" style="position:absolute;margin-left:128pt;margin-top:6.05pt;width:84.5pt;height:0;z-index:25168588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48512" behindDoc="0" locked="0" layoutInCell="1" allowOverlap="1" wp14:anchorId="4621AD5E" wp14:editId="2BED667E">
                <wp:simplePos x="0" y="0"/>
                <wp:positionH relativeFrom="column">
                  <wp:posOffset>901700</wp:posOffset>
                </wp:positionH>
                <wp:positionV relativeFrom="paragraph">
                  <wp:posOffset>188595</wp:posOffset>
                </wp:positionV>
                <wp:extent cx="1428750" cy="679450"/>
                <wp:effectExtent l="0" t="0" r="19050" b="25400"/>
                <wp:wrapNone/>
                <wp:docPr id="5" name="文本框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28750" cy="6794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CA2A81A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Full-text articles assessed for eligibility</w:t>
                            </w:r>
                          </w:p>
                          <w:p w14:paraId="5717A617" w14:textId="4DCC1C2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15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21AD5E" id="文本框 5" o:spid="_x0000_s1030" type="#_x0000_t202" style="position:absolute;left:0;text-align:left;margin-left:71pt;margin-top:14.85pt;width:112.5pt;height:53.5pt;z-index: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" fillcolor="window" strokeweight=".5pt">
                <v:path arrowok="t"/>
                <v:textbox>
                  <w:txbxContent>
                    <w:p w14:paraId="0CA2A81A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Full-text articles assessed for eligibility</w:t>
                      </w:r>
                    </w:p>
                    <w:p w14:paraId="5717A617" w14:textId="4DCC1C2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15)</w:t>
                      </w:r>
                    </w:p>
                  </w:txbxContent>
                </v:textbox>
              </v:shape>
            </w:pict>
          </mc:Fallback>
        </mc:AlternateContent>
      </w:r>
    </w:p>
    <w:p w14:paraId="1CB9C8F6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E5F33C0" w14:textId="6C8158B5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1504C70B" wp14:editId="7DB038D6">
                <wp:simplePos x="0" y="0"/>
                <wp:positionH relativeFrom="column">
                  <wp:posOffset>1587500</wp:posOffset>
                </wp:positionH>
                <wp:positionV relativeFrom="paragraph">
                  <wp:posOffset>269875</wp:posOffset>
                </wp:positionV>
                <wp:extent cx="6350" cy="165100"/>
                <wp:effectExtent l="76200" t="0" r="69850" b="63500"/>
                <wp:wrapNone/>
                <wp:docPr id="20" name="直接箭头连接符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6350" cy="1651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A3EA58" id="直接箭头连接符 20" o:spid="_x0000_s1026" type="#_x0000_t32" style="position:absolute;margin-left:125pt;margin-top:21.25pt;width:.5pt;height:13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016" behindDoc="0" locked="0" layoutInCell="1" allowOverlap="1" wp14:anchorId="7354A6F1" wp14:editId="7766F2ED">
                <wp:simplePos x="0" y="0"/>
                <wp:positionH relativeFrom="column">
                  <wp:posOffset>2711450</wp:posOffset>
                </wp:positionH>
                <wp:positionV relativeFrom="paragraph">
                  <wp:posOffset>130175</wp:posOffset>
                </wp:positionV>
                <wp:extent cx="1962150" cy="863600"/>
                <wp:effectExtent l="0" t="0" r="19050" b="12700"/>
                <wp:wrapNone/>
                <wp:docPr id="17" name="文本框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962150" cy="8636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E3EACA1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excluded due to No +45T/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</w:rPr>
                              <w:t>G,+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</w:rPr>
                              <w:t>276G/T or-11377C/G polymorphism</w:t>
                            </w:r>
                          </w:p>
                          <w:p w14:paraId="15715E34" w14:textId="5F885789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2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54A6F1" id="文本框 17" o:spid="_x0000_s1031" type="#_x0000_t202" style="position:absolute;left:0;text-align:left;margin-left:213.5pt;margin-top:10.25pt;width:154.5pt;height:68pt;z-index:251670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" fillcolor="window" strokeweight=".5pt">
                <v:path arrowok="t"/>
                <v:textbox>
                  <w:txbxContent>
                    <w:p w14:paraId="0E3EACA1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excluded due to No +45T/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</w:rPr>
                        <w:t>G,+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</w:rPr>
                        <w:t>276G/T or-11377C/G polymorphism</w:t>
                      </w:r>
                    </w:p>
                    <w:p w14:paraId="15715E34" w14:textId="5F885789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2)</w:t>
                      </w:r>
                    </w:p>
                  </w:txbxContent>
                </v:textbox>
              </v:shape>
            </w:pict>
          </mc:Fallback>
        </mc:AlternateContent>
      </w:r>
    </w:p>
    <w:p w14:paraId="455110EF" w14:textId="3DFB7391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195635D" wp14:editId="6FA592BE">
                <wp:simplePos x="0" y="0"/>
                <wp:positionH relativeFrom="column">
                  <wp:posOffset>1587500</wp:posOffset>
                </wp:positionH>
                <wp:positionV relativeFrom="paragraph">
                  <wp:posOffset>42545</wp:posOffset>
                </wp:positionV>
                <wp:extent cx="1123950" cy="6350"/>
                <wp:effectExtent l="0" t="57150" r="38100" b="88900"/>
                <wp:wrapNone/>
                <wp:docPr id="29" name="直接箭头连接符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123950" cy="63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622E03" id="直接箭头连接符 29" o:spid="_x0000_s1026" type="#_x0000_t32" style="position:absolute;margin-left:125pt;margin-top:3.35pt;width:88.5pt;height:.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2B11AB59" wp14:editId="7C602928">
                <wp:simplePos x="0" y="0"/>
                <wp:positionH relativeFrom="column">
                  <wp:posOffset>882650</wp:posOffset>
                </wp:positionH>
                <wp:positionV relativeFrom="paragraph">
                  <wp:posOffset>145415</wp:posOffset>
                </wp:positionV>
                <wp:extent cx="1466850" cy="679450"/>
                <wp:effectExtent l="0" t="0" r="19050" b="25400"/>
                <wp:wrapNone/>
                <wp:docPr id="6" name="文本框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66850" cy="6794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8614809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Articles included in quantitative synthesis</w:t>
                            </w:r>
                          </w:p>
                          <w:p w14:paraId="371549F3" w14:textId="030AC3A2" w:rsidR="008246C7" w:rsidRDefault="008246C7" w:rsidP="006344FF">
                            <w:pPr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1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11AB59" id="文本框 6" o:spid="_x0000_s1032" type="#_x0000_t202" style="position:absolute;left:0;text-align:left;margin-left:69.5pt;margin-top:11.45pt;width:115.5pt;height:53.5pt;z-index: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" fillcolor="window" strokeweight=".5pt">
                <v:path arrowok="t"/>
                <v:textbox>
                  <w:txbxContent>
                    <w:p w14:paraId="28614809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Articles included in quantitative synthesis</w:t>
                      </w:r>
                    </w:p>
                    <w:p w14:paraId="371549F3" w14:textId="030AC3A2" w:rsidR="008246C7" w:rsidRDefault="008246C7" w:rsidP="006344FF">
                      <w:pPr>
                        <w:jc w:val="center"/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13)</w:t>
                      </w:r>
                    </w:p>
                  </w:txbxContent>
                </v:textbox>
              </v:shape>
            </w:pict>
          </mc:Fallback>
        </mc:AlternateContent>
      </w:r>
    </w:p>
    <w:p w14:paraId="520385E7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C34CA07" w14:textId="19B91F16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FE73086" wp14:editId="33FA05B1">
                <wp:simplePos x="0" y="0"/>
                <wp:positionH relativeFrom="column">
                  <wp:posOffset>2260600</wp:posOffset>
                </wp:positionH>
                <wp:positionV relativeFrom="paragraph">
                  <wp:posOffset>235585</wp:posOffset>
                </wp:positionV>
                <wp:extent cx="6350" cy="184150"/>
                <wp:effectExtent l="76200" t="0" r="69850" b="63500"/>
                <wp:wrapNone/>
                <wp:docPr id="23" name="直接箭头连接符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6350" cy="1841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95BD27" id="直接箭头连接符 23" o:spid="_x0000_s1026" type="#_x0000_t32" style="position:absolute;margin-left:178pt;margin-top:18.55pt;width:.5pt;height:14.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299" distR="114299" simplePos="0" relativeHeight="251682816" behindDoc="0" locked="0" layoutInCell="1" allowOverlap="1" wp14:anchorId="433D718D" wp14:editId="10A3C1E5">
                <wp:simplePos x="0" y="0"/>
                <wp:positionH relativeFrom="column">
                  <wp:posOffset>939799</wp:posOffset>
                </wp:positionH>
                <wp:positionV relativeFrom="paragraph">
                  <wp:posOffset>229235</wp:posOffset>
                </wp:positionV>
                <wp:extent cx="0" cy="203200"/>
                <wp:effectExtent l="76200" t="0" r="57150" b="63500"/>
                <wp:wrapNone/>
                <wp:docPr id="22" name="直接箭头连接符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03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AA59D42" id="直接箭头连接符 22" o:spid="_x0000_s1026" type="#_x0000_t32" style="position:absolute;margin-left:74pt;margin-top:18.05pt;width:0;height:16pt;z-index:25168281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299" distR="114299" simplePos="0" relativeHeight="251681792" behindDoc="0" locked="0" layoutInCell="1" allowOverlap="1" wp14:anchorId="273A0524" wp14:editId="399B9924">
                <wp:simplePos x="0" y="0"/>
                <wp:positionH relativeFrom="column">
                  <wp:posOffset>1600199</wp:posOffset>
                </wp:positionH>
                <wp:positionV relativeFrom="paragraph">
                  <wp:posOffset>216535</wp:posOffset>
                </wp:positionV>
                <wp:extent cx="0" cy="209550"/>
                <wp:effectExtent l="76200" t="0" r="57150" b="57150"/>
                <wp:wrapNone/>
                <wp:docPr id="21" name="直接箭头连接符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095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C79139F" id="直接箭头连接符 21" o:spid="_x0000_s1026" type="#_x0000_t32" style="position:absolute;margin-left:126pt;margin-top:17.05pt;width:0;height:16.5pt;z-index:25168179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</w:p>
    <w:p w14:paraId="403769F3" w14:textId="62475695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 wp14:anchorId="77E40486" wp14:editId="5F97EC0B">
                <wp:simplePos x="0" y="0"/>
                <wp:positionH relativeFrom="column">
                  <wp:posOffset>114300</wp:posOffset>
                </wp:positionH>
                <wp:positionV relativeFrom="paragraph">
                  <wp:posOffset>139065</wp:posOffset>
                </wp:positionV>
                <wp:extent cx="1003300" cy="1282700"/>
                <wp:effectExtent l="0" t="0" r="25400" b="12700"/>
                <wp:wrapNone/>
                <wp:docPr id="3" name="文本框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03300" cy="12827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AC408E6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9 articles investigated the association between +45T/G and GD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E40486" id="文本框 3" o:spid="_x0000_s1033" type="#_x0000_t202" style="position:absolute;left:0;text-align:left;margin-left:9pt;margin-top:10.95pt;width:79pt;height:101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" fillcolor="window" strokeweight=".5pt">
                <v:path arrowok="t"/>
                <v:textbox>
                  <w:txbxContent>
                    <w:p w14:paraId="3AC408E6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9 articles investigated the association between +45T/G and GD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920" behindDoc="0" locked="0" layoutInCell="1" allowOverlap="1" wp14:anchorId="018E8FB4" wp14:editId="1979035D">
                <wp:simplePos x="0" y="0"/>
                <wp:positionH relativeFrom="column">
                  <wp:posOffset>2228850</wp:posOffset>
                </wp:positionH>
                <wp:positionV relativeFrom="paragraph">
                  <wp:posOffset>131445</wp:posOffset>
                </wp:positionV>
                <wp:extent cx="996950" cy="1308100"/>
                <wp:effectExtent l="0" t="0" r="12700" b="25400"/>
                <wp:wrapNone/>
                <wp:docPr id="11" name="文本框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96950" cy="13081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40B4D0E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5 articles investigated the association between</w:t>
                            </w:r>
                          </w:p>
                          <w:p w14:paraId="5098045A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-11377C/G and GDM</w:t>
                            </w:r>
                          </w:p>
                          <w:p w14:paraId="72EBCA9B" w14:textId="77777777" w:rsidR="008246C7" w:rsidRDefault="008246C7" w:rsidP="006344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8E8FB4" id="文本框 11" o:spid="_x0000_s1034" type="#_x0000_t202" style="position:absolute;left:0;text-align:left;margin-left:175.5pt;margin-top:10.35pt;width:78.5pt;height:103pt;z-index:251665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" fillcolor="window" strokeweight=".5pt">
                <v:path arrowok="t"/>
                <v:textbox>
                  <w:txbxContent>
                    <w:p w14:paraId="540B4D0E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5 articles investigated the association between</w:t>
                      </w:r>
                    </w:p>
                    <w:p w14:paraId="5098045A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 xml:space="preserve"> -11377C/G and GDM</w:t>
                      </w:r>
                    </w:p>
                    <w:p w14:paraId="72EBCA9B" w14:textId="77777777" w:rsidR="008246C7" w:rsidRDefault="008246C7" w:rsidP="006344FF"/>
                  </w:txbxContent>
                </v:textbox>
              </v:shape>
            </w:pict>
          </mc:Fallback>
        </mc:AlternateContent>
      </w:r>
      <w:r>
        <w:rPr>
          <w:rFonts w:ascii="Book Antiqua" w:eastAsia="SimSun" w:hAnsi="Book Antiqua" w:cs="SimSun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552BAC27" wp14:editId="3F82EE1D">
                <wp:simplePos x="0" y="0"/>
                <wp:positionH relativeFrom="column">
                  <wp:posOffset>1174750</wp:posOffset>
                </wp:positionH>
                <wp:positionV relativeFrom="paragraph">
                  <wp:posOffset>133985</wp:posOffset>
                </wp:positionV>
                <wp:extent cx="990600" cy="1301750"/>
                <wp:effectExtent l="0" t="0" r="19050" b="12700"/>
                <wp:wrapNone/>
                <wp:docPr id="10" name="文本框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90600" cy="13017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CFB2168" w14:textId="77777777" w:rsidR="008246C7" w:rsidRDefault="008246C7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5 articles investigated the association between +276G/T and GD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2BAC27" id="文本框 10" o:spid="_x0000_s1035" type="#_x0000_t202" style="position:absolute;left:0;text-align:left;margin-left:92.5pt;margin-top:10.55pt;width:78pt;height:102.5pt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" fillcolor="window" strokeweight=".5pt">
                <v:path arrowok="t"/>
                <v:textbox>
                  <w:txbxContent>
                    <w:p w14:paraId="5CFB2168" w14:textId="77777777" w:rsidR="008246C7" w:rsidRDefault="008246C7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5 articles investigated the association between +276G/T and GDM</w:t>
                      </w:r>
                    </w:p>
                  </w:txbxContent>
                </v:textbox>
              </v:shape>
            </w:pict>
          </mc:Fallback>
        </mc:AlternateContent>
      </w:r>
    </w:p>
    <w:p w14:paraId="28E86F69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806EAB4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C66FA3F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59B0A4B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7E6BD0F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9EFABD0" w14:textId="71CD3178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/>
          <w:b/>
          <w:sz w:val="24"/>
          <w:szCs w:val="24"/>
        </w:rPr>
        <w:t>Figure 1</w:t>
      </w:r>
      <w:r w:rsidRPr="004B303D">
        <w:rPr>
          <w:rFonts w:ascii="Book Antiqua" w:hAnsi="Book Antiqua"/>
          <w:b/>
          <w:sz w:val="24"/>
          <w:szCs w:val="24"/>
        </w:rPr>
        <w:t xml:space="preserve"> Flow diagram of studies selection</w:t>
      </w:r>
      <w:r w:rsidR="0054268F">
        <w:rPr>
          <w:rFonts w:ascii="Book Antiqua" w:hAnsi="Book Antiqua"/>
          <w:b/>
          <w:sz w:val="24"/>
          <w:szCs w:val="24"/>
        </w:rPr>
        <w:t>.</w:t>
      </w:r>
      <w:bookmarkStart w:id="327" w:name="_GoBack"/>
      <w:bookmarkEnd w:id="327"/>
    </w:p>
    <w:p w14:paraId="6A9F095A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7236A3C6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drawing>
          <wp:inline distT="0" distB="0" distL="0" distR="0" wp14:anchorId="0778441E" wp14:editId="2BD9D9B6">
            <wp:extent cx="5274310" cy="417703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77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5DA37" w14:textId="0AE33F55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2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Forest plot for the association of </w:t>
      </w:r>
      <w:r w:rsidRPr="004B303D">
        <w:rPr>
          <w:rFonts w:ascii="Book Antiqua" w:hAnsi="Book Antiqua" w:cs="Times New Roman"/>
          <w:b/>
          <w:i/>
          <w:sz w:val="24"/>
          <w:szCs w:val="24"/>
        </w:rPr>
        <w:t>ADIPOQ +45T/G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polymorphism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="004B303D">
        <w:rPr>
          <w:rFonts w:ascii="Book Antiqua" w:hAnsi="Book Antiqua" w:cs="Times New Roman"/>
          <w:b/>
          <w:sz w:val="24"/>
          <w:szCs w:val="24"/>
        </w:rPr>
        <w:t xml:space="preserve"> under the allelic model.</w:t>
      </w:r>
    </w:p>
    <w:p w14:paraId="6E015069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4376C395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drawing>
          <wp:inline distT="0" distB="0" distL="0" distR="0" wp14:anchorId="5F81F867" wp14:editId="182366BB">
            <wp:extent cx="5274310" cy="351409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3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9F349" w14:textId="0FD5D9FB" w:rsidR="00F24C77" w:rsidRPr="004B303D" w:rsidRDefault="00F24C77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3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Forest plot for the association of </w:t>
      </w:r>
      <w:r w:rsidRPr="004B303D">
        <w:rPr>
          <w:rFonts w:ascii="Book Antiqua" w:hAnsi="Book Antiqua" w:cs="Times New Roman"/>
          <w:b/>
          <w:i/>
          <w:sz w:val="24"/>
          <w:szCs w:val="24"/>
        </w:rPr>
        <w:t>ADIPOQ +276G/T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polymorphism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under the allelic model.</w:t>
      </w:r>
    </w:p>
    <w:p w14:paraId="50370E49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6B2BED65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lastRenderedPageBreak/>
        <w:drawing>
          <wp:inline distT="0" distB="0" distL="0" distR="0" wp14:anchorId="2128C936" wp14:editId="34BBD5B7">
            <wp:extent cx="5274310" cy="3865245"/>
            <wp:effectExtent l="0" t="0" r="2540" b="190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4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65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3F2498" w14:textId="2B21B94D" w:rsidR="00F24C77" w:rsidRPr="004B303D" w:rsidRDefault="00F24C77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328" w:name="_Hlk530221361"/>
      <w:r w:rsidRPr="000F2571">
        <w:rPr>
          <w:rFonts w:ascii="Book Antiqua" w:hAnsi="Book Antiqua" w:cs="Times New Roman"/>
          <w:b/>
          <w:sz w:val="24"/>
          <w:szCs w:val="24"/>
        </w:rPr>
        <w:t>Figure 4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Forest plot for the association of </w:t>
      </w:r>
      <w:r w:rsidRPr="004B303D">
        <w:rPr>
          <w:rFonts w:ascii="Book Antiqua" w:hAnsi="Book Antiqua" w:cs="Times New Roman"/>
          <w:b/>
          <w:i/>
          <w:sz w:val="24"/>
          <w:szCs w:val="24"/>
        </w:rPr>
        <w:t>ADIPOQ -11377C/G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polymorphism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 xml:space="preserve">gestational diabetes mellitus </w:t>
      </w:r>
      <w:r w:rsidRPr="004B303D">
        <w:rPr>
          <w:rFonts w:ascii="Book Antiqua" w:hAnsi="Book Antiqua" w:cs="Times New Roman"/>
          <w:b/>
          <w:sz w:val="24"/>
          <w:szCs w:val="24"/>
        </w:rPr>
        <w:t>under the allelic model.</w:t>
      </w:r>
    </w:p>
    <w:p w14:paraId="046B9A16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bookmarkEnd w:id="328"/>
    <w:p w14:paraId="2F0300AE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lastRenderedPageBreak/>
        <w:drawing>
          <wp:inline distT="0" distB="0" distL="0" distR="0" wp14:anchorId="250290B1" wp14:editId="6E75AD84">
            <wp:extent cx="5274310" cy="4516755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55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16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3DE004" w14:textId="172FCF5A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5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329" w:name="OLE_LINK32"/>
      <w:bookmarkStart w:id="330" w:name="OLE_LINK33"/>
      <w:proofErr w:type="spellStart"/>
      <w:r w:rsidRPr="004B303D">
        <w:rPr>
          <w:rFonts w:ascii="Book Antiqua" w:hAnsi="Book Antiqua" w:cs="Times New Roman"/>
          <w:b/>
          <w:sz w:val="24"/>
          <w:szCs w:val="24"/>
        </w:rPr>
        <w:t>Begg’s</w:t>
      </w:r>
      <w:proofErr w:type="spellEnd"/>
      <w:r w:rsidRPr="004B303D">
        <w:rPr>
          <w:rFonts w:ascii="Book Antiqua" w:hAnsi="Book Antiqua" w:cs="Times New Roman"/>
          <w:b/>
          <w:sz w:val="24"/>
          <w:szCs w:val="24"/>
        </w:rPr>
        <w:t xml:space="preserve"> funnel plots for testing publication bias.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A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B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recessive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C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D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. OR: </w:t>
      </w:r>
      <w:r w:rsidR="004B303D" w:rsidRPr="000F2571">
        <w:rPr>
          <w:rFonts w:ascii="Book Antiqua" w:hAnsi="Book Antiqua" w:cs="Times New Roman"/>
          <w:sz w:val="24"/>
          <w:szCs w:val="24"/>
        </w:rPr>
        <w:t xml:space="preserve">Odds </w:t>
      </w:r>
      <w:r w:rsidRPr="000F2571">
        <w:rPr>
          <w:rFonts w:ascii="Book Antiqua" w:hAnsi="Book Antiqua" w:cs="Times New Roman"/>
          <w:sz w:val="24"/>
          <w:szCs w:val="24"/>
        </w:rPr>
        <w:t>ratio.</w:t>
      </w:r>
      <w:bookmarkEnd w:id="329"/>
      <w:bookmarkEnd w:id="330"/>
    </w:p>
    <w:p w14:paraId="5DC7B3E5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514D4C1B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drawing>
          <wp:inline distT="0" distB="0" distL="0" distR="0" wp14:anchorId="338E8B47" wp14:editId="7E81F30A">
            <wp:extent cx="5274310" cy="3561080"/>
            <wp:effectExtent l="0" t="0" r="2540" b="127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6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61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6D8193" w14:textId="6D5F49B3" w:rsidR="00C310E4" w:rsidRPr="000F2571" w:rsidRDefault="00F24C77" w:rsidP="000F2571">
      <w:pPr>
        <w:spacing w:line="360" w:lineRule="auto"/>
        <w:rPr>
          <w:rFonts w:ascii="Book Antiqua" w:hAnsi="Book Antiqua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6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Sensitivity </w:t>
      </w:r>
      <w:r w:rsidR="00A336CA" w:rsidRPr="004B303D">
        <w:rPr>
          <w:rFonts w:ascii="Book Antiqua" w:hAnsi="Book Antiqua" w:cs="Times New Roman"/>
          <w:b/>
          <w:sz w:val="24"/>
          <w:szCs w:val="24"/>
        </w:rPr>
        <w:t>analyses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between ADPIOQ polymorphisms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in all studies.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A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B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recessive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C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D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.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</w:t>
      </w:r>
      <w:r w:rsidR="004B303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fidence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interval.</w:t>
      </w:r>
    </w:p>
    <w:p w14:paraId="2992B8D8" w14:textId="77777777" w:rsidR="00A336CA" w:rsidRDefault="00A336CA">
      <w:pPr>
        <w:widowControl/>
        <w:jc w:val="left"/>
        <w:rPr>
          <w:rFonts w:ascii="Book Antiqua" w:hAnsi="Book Antiqua" w:cs="Times New Roman"/>
          <w:sz w:val="24"/>
          <w:szCs w:val="24"/>
          <w:vertAlign w:val="superscript"/>
        </w:rPr>
      </w:pPr>
      <w:r>
        <w:rPr>
          <w:rFonts w:ascii="Book Antiqua" w:hAnsi="Book Antiqua" w:cs="Times New Roman"/>
          <w:sz w:val="24"/>
          <w:szCs w:val="24"/>
          <w:vertAlign w:val="superscript"/>
        </w:rPr>
        <w:br w:type="page"/>
      </w:r>
    </w:p>
    <w:p w14:paraId="2D04D14E" w14:textId="5B6AC19E" w:rsidR="00E4457C" w:rsidRPr="000F2571" w:rsidRDefault="00E4457C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 xml:space="preserve">Table 1 </w:t>
      </w:r>
      <w:r w:rsidR="004175AD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Newcastle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-</w:t>
      </w:r>
      <w:r w:rsidR="004175AD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Ottawa 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quality assessment scale of case control studies</w:t>
      </w:r>
    </w:p>
    <w:tbl>
      <w:tblPr>
        <w:tblW w:w="14174" w:type="dxa"/>
        <w:tblLook w:val="04A0" w:firstRow="1" w:lastRow="0" w:firstColumn="1" w:lastColumn="0" w:noHBand="0" w:noVBand="1"/>
      </w:tblPr>
      <w:tblGrid>
        <w:gridCol w:w="1034"/>
        <w:gridCol w:w="609"/>
        <w:gridCol w:w="1096"/>
        <w:gridCol w:w="1838"/>
        <w:gridCol w:w="990"/>
        <w:gridCol w:w="1096"/>
        <w:gridCol w:w="1309"/>
        <w:gridCol w:w="1309"/>
        <w:gridCol w:w="1488"/>
        <w:gridCol w:w="1276"/>
        <w:gridCol w:w="1436"/>
        <w:gridCol w:w="693"/>
      </w:tblGrid>
      <w:tr w:rsidR="00E4457C" w:rsidRPr="004B303D" w14:paraId="448D060A" w14:textId="77777777" w:rsidTr="00C33481">
        <w:trPr>
          <w:trHeight w:val="280"/>
        </w:trPr>
        <w:tc>
          <w:tcPr>
            <w:tcW w:w="103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CDE5D1A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Author</w:t>
            </w:r>
          </w:p>
        </w:tc>
        <w:tc>
          <w:tcPr>
            <w:tcW w:w="6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9A67806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Year</w:t>
            </w:r>
          </w:p>
        </w:tc>
        <w:tc>
          <w:tcPr>
            <w:tcW w:w="50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576642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Selection</w:t>
            </w:r>
          </w:p>
        </w:tc>
        <w:tc>
          <w:tcPr>
            <w:tcW w:w="26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FAB0EA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mparability</w:t>
            </w:r>
          </w:p>
        </w:tc>
        <w:tc>
          <w:tcPr>
            <w:tcW w:w="42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61F106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Exposure</w:t>
            </w:r>
          </w:p>
        </w:tc>
        <w:tc>
          <w:tcPr>
            <w:tcW w:w="69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968623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Score</w:t>
            </w:r>
          </w:p>
        </w:tc>
      </w:tr>
      <w:tr w:rsidR="00E4457C" w:rsidRPr="004B303D" w14:paraId="1B11DEF5" w14:textId="77777777" w:rsidTr="00C33481">
        <w:trPr>
          <w:trHeight w:val="690"/>
        </w:trPr>
        <w:tc>
          <w:tcPr>
            <w:tcW w:w="103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2D859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6B21DC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FEE8AF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ase definition</w:t>
            </w:r>
          </w:p>
        </w:tc>
        <w:tc>
          <w:tcPr>
            <w:tcW w:w="1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3173D8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ase representativeness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35D91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ntrol selection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D64D54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ntrol definition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6160A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Important confounders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C628BB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Every confounders</w:t>
            </w: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157928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333333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333333"/>
                <w:kern w:val="0"/>
                <w:sz w:val="24"/>
                <w:szCs w:val="24"/>
              </w:rPr>
              <w:t>Ascertainmen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D5CA9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nsistency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CA2BF8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Non-response rate</w:t>
            </w:r>
          </w:p>
        </w:tc>
        <w:tc>
          <w:tcPr>
            <w:tcW w:w="69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05A182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</w:tr>
      <w:tr w:rsidR="00E4457C" w:rsidRPr="000F2571" w14:paraId="39A6666B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3119B" w14:textId="35DB5518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ow</w:t>
            </w:r>
            <w:r w:rsidR="00665B91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="00A336CA"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7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72E6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C80CE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6590B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2DEB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75658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84077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DEE8B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5381D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6A6D8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BA57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8209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E4457C" w:rsidRPr="000F2571" w14:paraId="6945D0D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3E792" w14:textId="0B13D6DC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akhshid</w:t>
            </w:r>
            <w:proofErr w:type="spellEnd"/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2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79790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E731C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2E67F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14A23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5FCCD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0276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38516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57675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3BB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509A8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064C0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E4457C" w:rsidRPr="000F2571" w14:paraId="18C81595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8F589" w14:textId="3A4417CB" w:rsidR="00E4457C" w:rsidRPr="000F2571" w:rsidRDefault="00A336C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>Daher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05C29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9777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B92C4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A1735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93A54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F557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DC3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250D1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34175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3160C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19D9B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37D74136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0B98A" w14:textId="4ACB3C28" w:rsidR="00C33481" w:rsidRPr="00CE3F22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highlight w:val="yellow"/>
              </w:rPr>
            </w:pPr>
            <w:r w:rsidRPr="00250C0D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Han </w:t>
            </w:r>
            <w:r w:rsidRPr="00250C0D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250C0D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AB6C2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1D8DD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96C75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273A3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AF15C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A124A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C7FBD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D7438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033E0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306AC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3B659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5868AD79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D7607" w14:textId="086E91B4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Gao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5DA5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5EF6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D49C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46CEE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38FD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14F5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CC31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471E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2F8D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06FD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EBBD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273A9BD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3E5A8" w14:textId="60D1FEC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lastRenderedPageBreak/>
              <w:t>Luan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E2AA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84E7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6413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0674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693D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172EC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291D7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1B13B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9134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470E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BB13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05BA3551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87F0A" w14:textId="4B91E948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i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665B91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E69E4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11FB4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A07FF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17FAD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BF8FA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B3C4E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539A2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09F4B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BD6DE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EB539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B3CD9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3233B096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C07CB" w14:textId="1DCE7FDA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i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1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3C66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EEDC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3CF85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CE30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E68D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9167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0822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E6D6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81B0E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2AD9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B75D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030CAA3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A4649" w14:textId="68535E5B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Zhang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6FF3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8B5C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1E8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A2AD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A2F0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A1C5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E33C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57B5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A7FD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6576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3180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1BCB732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9ECC0" w14:textId="09886E73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Beltcheva</w:t>
            </w:r>
            <w:proofErr w:type="spellEnd"/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C43A7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C03D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511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EE85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3DD5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EE86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6D88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D07A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BB1B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D92B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2837E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6B3524C4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CAAA7" w14:textId="0325E7F5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awlik</w:t>
            </w:r>
            <w:proofErr w:type="spellEnd"/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3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B78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DE28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95A4C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9E0F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9196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0A04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49B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B25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8A587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2FCA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3F0A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2613766E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06012" w14:textId="6256326A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en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5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28FE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719A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1321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B0B7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4E61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B1FB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BE3B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C3E4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DC5E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D9A1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D2B5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51DE2D00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30FAF" w14:textId="0E9668BB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Wang</w:t>
            </w:r>
            <w:r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665B91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6]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D8F7B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26328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6D64E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39435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197CE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D8DCD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C1B4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CFA5F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E1A7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93F9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A265B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</w:t>
            </w:r>
          </w:p>
        </w:tc>
      </w:tr>
    </w:tbl>
    <w:p w14:paraId="3A842D79" w14:textId="24C602EB" w:rsidR="00E4457C" w:rsidRPr="00A336CA" w:rsidRDefault="006F3612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 quality evaluation content mainly includes three aspects: case selection, baseline comparability and exposure factors with 9 evaluation items. If the evaluation item is met, 1 point is obtained, otherwise 0, and the score ranges from 0 to 9.</w:t>
      </w:r>
    </w:p>
    <w:p w14:paraId="6A4D4170" w14:textId="77777777" w:rsidR="004B303D" w:rsidRDefault="004B303D">
      <w:pPr>
        <w:widowControl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7BD1485B" w14:textId="17BE2C8E" w:rsidR="00D2417F" w:rsidRPr="000F2571" w:rsidRDefault="00D2417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 xml:space="preserve">Table </w:t>
      </w:r>
      <w:r w:rsidR="00E4457C"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>2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Detailed characteristics of all eligible studies for the association with ADIPOQ single nucleotide polymorphism and </w:t>
      </w:r>
      <w:r w:rsidR="004B303D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gestational diabetes mellitus</w:t>
      </w:r>
    </w:p>
    <w:tbl>
      <w:tblPr>
        <w:tblW w:w="14034" w:type="dxa"/>
        <w:tblLook w:val="04A0" w:firstRow="1" w:lastRow="0" w:firstColumn="1" w:lastColumn="0" w:noHBand="0" w:noVBand="1"/>
      </w:tblPr>
      <w:tblGrid>
        <w:gridCol w:w="1355"/>
        <w:gridCol w:w="1268"/>
        <w:gridCol w:w="694"/>
        <w:gridCol w:w="1146"/>
        <w:gridCol w:w="1219"/>
        <w:gridCol w:w="1340"/>
        <w:gridCol w:w="1401"/>
        <w:gridCol w:w="1069"/>
        <w:gridCol w:w="988"/>
        <w:gridCol w:w="1580"/>
        <w:gridCol w:w="1310"/>
        <w:gridCol w:w="804"/>
      </w:tblGrid>
      <w:tr w:rsidR="006C693A" w:rsidRPr="000F2571" w14:paraId="609E0A61" w14:textId="77777777" w:rsidTr="006C693A">
        <w:trPr>
          <w:trHeight w:val="350"/>
        </w:trPr>
        <w:tc>
          <w:tcPr>
            <w:tcW w:w="131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D1BD40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SNPs</w:t>
            </w:r>
          </w:p>
        </w:tc>
        <w:tc>
          <w:tcPr>
            <w:tcW w:w="130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561332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 xml:space="preserve">Author </w:t>
            </w:r>
          </w:p>
        </w:tc>
        <w:tc>
          <w:tcPr>
            <w:tcW w:w="66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C2B41E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Year</w:t>
            </w:r>
          </w:p>
        </w:tc>
        <w:tc>
          <w:tcPr>
            <w:tcW w:w="108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28CF5F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untry</w:t>
            </w:r>
          </w:p>
        </w:tc>
        <w:tc>
          <w:tcPr>
            <w:tcW w:w="115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C5E365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Ethnicity</w:t>
            </w:r>
          </w:p>
        </w:tc>
        <w:tc>
          <w:tcPr>
            <w:tcW w:w="137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B17688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Matching criteria</w:t>
            </w:r>
          </w:p>
        </w:tc>
        <w:tc>
          <w:tcPr>
            <w:tcW w:w="132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11CF4E9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Method</w:t>
            </w:r>
          </w:p>
        </w:tc>
        <w:tc>
          <w:tcPr>
            <w:tcW w:w="211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C3648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Sample size</w:t>
            </w:r>
          </w:p>
        </w:tc>
        <w:tc>
          <w:tcPr>
            <w:tcW w:w="286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B455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Genotype</w:t>
            </w: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2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D10AF5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HWE</w:t>
            </w:r>
          </w:p>
        </w:tc>
      </w:tr>
      <w:tr w:rsidR="006C693A" w:rsidRPr="000F2571" w14:paraId="14960325" w14:textId="77777777" w:rsidTr="006C693A">
        <w:trPr>
          <w:trHeight w:val="290"/>
        </w:trPr>
        <w:tc>
          <w:tcPr>
            <w:tcW w:w="131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011FFA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349383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6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0BCC53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8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AA6DC9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5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42857F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082BF0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8A3EA6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24371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ase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2176D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ntrol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B96E1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ase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22D3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ntrol</w:t>
            </w:r>
          </w:p>
        </w:tc>
        <w:tc>
          <w:tcPr>
            <w:tcW w:w="82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4E942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</w:tr>
      <w:tr w:rsidR="006C693A" w:rsidRPr="000F2571" w14:paraId="5A9E9F7A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362A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+45T/G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C940F" w14:textId="296BCEB2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ow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7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8D2C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BC3A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Malaysi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E054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D81A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3F67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aq</w:t>
            </w:r>
            <w:proofErr w:type="spellEnd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 PC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2939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5AED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3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1993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1/13/2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0B44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5/17/1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07F4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51</w:t>
            </w:r>
          </w:p>
        </w:tc>
      </w:tr>
      <w:tr w:rsidR="006C693A" w:rsidRPr="000F2571" w14:paraId="442E157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8F45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3AD4F" w14:textId="3EBE5D6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akhshid</w:t>
            </w:r>
            <w:proofErr w:type="spellEnd"/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2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CB6D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0569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Iran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5AC1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745F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4189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0C02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8B4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4B65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7/28/0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487B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4/16/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75C5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28</w:t>
            </w:r>
          </w:p>
        </w:tc>
      </w:tr>
      <w:tr w:rsidR="006C693A" w:rsidRPr="000F2571" w14:paraId="40240E7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9BE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1F003" w14:textId="14E0F2FC" w:rsidR="006C693A" w:rsidRPr="000F2571" w:rsidRDefault="00A336C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>Daher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15BE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EE1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Brazi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0EFF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272D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Rac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C0D4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623C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6571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8CF9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1/15/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1E9B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4/32/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0F5D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51</w:t>
            </w:r>
          </w:p>
        </w:tc>
      </w:tr>
      <w:tr w:rsidR="006C693A" w:rsidRPr="000F2571" w14:paraId="77676C97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B276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42550" w14:textId="7EAEA042" w:rsidR="006C693A" w:rsidRPr="00CE3F22" w:rsidRDefault="00C33481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highlight w:val="yellow"/>
              </w:rPr>
            </w:pPr>
            <w:r w:rsidRPr="00250C0D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Han </w:t>
            </w:r>
            <w:r w:rsidRPr="00250C0D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250C0D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8480D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2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0FA54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06007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0BB97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981E5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91991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68E5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2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E8D93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3/71/1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9F333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4/50/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3F19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6F2FDDB2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DD50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2C7F5" w14:textId="5A611E81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Gao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DEE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DBF5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28C4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C5C8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7887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BA8C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7C3A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A79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9/66/2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E195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1/57/1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EAF1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66</w:t>
            </w:r>
          </w:p>
        </w:tc>
      </w:tr>
      <w:tr w:rsidR="006C693A" w:rsidRPr="000F2571" w14:paraId="374E0D54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8D58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34F43" w14:textId="34733A56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uan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4AD4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88B3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23BB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A8B5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F6B1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CCC2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0590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4DE4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3/21/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0171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9/26/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3C51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1</w:t>
            </w:r>
          </w:p>
        </w:tc>
      </w:tr>
      <w:tr w:rsidR="006C693A" w:rsidRPr="000F2571" w14:paraId="0FAC26FF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22BE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B1555" w14:textId="67D8C6B3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i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665B91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E449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AC9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B296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05EF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7D7A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9557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1C09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5C6A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3/63/1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1F8A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3/60/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D53F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13</w:t>
            </w:r>
          </w:p>
        </w:tc>
      </w:tr>
      <w:tr w:rsidR="006C693A" w:rsidRPr="000F2571" w14:paraId="2ADC9616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0B17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42DB7" w14:textId="78E1F092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i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1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AB46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3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69A1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3698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4712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6C55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equencing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D1C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6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22A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72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E5C8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4/113/1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0644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97/66/9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3212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6</w:t>
            </w:r>
          </w:p>
        </w:tc>
      </w:tr>
      <w:tr w:rsidR="006C693A" w:rsidRPr="000F2571" w14:paraId="1AD8E084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6A2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9F61F" w14:textId="560BDEB0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Zhang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3D20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C934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A207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C7F2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BMI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7A4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279D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7F92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5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D354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8/43/1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22A9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3/51/11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944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62</w:t>
            </w:r>
          </w:p>
        </w:tc>
      </w:tr>
      <w:tr w:rsidR="006C693A" w:rsidRPr="000F2571" w14:paraId="49603C1D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9F8F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069A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3052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9E4A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52CE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7DAF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892D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6432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A40F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A7CB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EB16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77B4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C693A" w:rsidRPr="000F2571" w14:paraId="2E0B8CCE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EF3A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+276G/T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66D0A" w14:textId="12E74D7E" w:rsidR="006C693A" w:rsidRPr="00665B91" w:rsidRDefault="00C33481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highlight w:val="yellow"/>
              </w:rPr>
            </w:pPr>
            <w:r w:rsidRPr="00250C0D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Han </w:t>
            </w:r>
            <w:r w:rsidRPr="00250C0D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250C0D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1FFE3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2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2667B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24D4E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C944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08988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91347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561CA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2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5316F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2/66/7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67239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1/53/5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8DB2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578F7005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5926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F4667" w14:textId="48DB9B3C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Gao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C98F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5E4E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B0E0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58DB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A6C4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91F4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2FE0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834B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/69/6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A8EE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5/60/7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9A9A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66</w:t>
            </w:r>
          </w:p>
        </w:tc>
      </w:tr>
      <w:tr w:rsidR="006C693A" w:rsidRPr="000F2571" w14:paraId="41DE1AA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95AA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80659" w14:textId="4391B4DB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uan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84EF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A09E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B019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9D94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21CB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465B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F9B3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15B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/26/2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4E52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/25/3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74BA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1</w:t>
            </w:r>
          </w:p>
        </w:tc>
      </w:tr>
      <w:tr w:rsidR="006C693A" w:rsidRPr="000F2571" w14:paraId="7825E105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0B87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120CC" w14:textId="2BA8EF7E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Li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665B91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3DFB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B52C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2864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6862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51B4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5152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8DA7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135A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4/58/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3691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0/56/1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4282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13</w:t>
            </w:r>
          </w:p>
        </w:tc>
      </w:tr>
      <w:tr w:rsidR="006C693A" w:rsidRPr="000F2571" w14:paraId="2D1725D4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6702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890CF" w14:textId="606384B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Zhang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8217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91BB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8FF8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F421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BMI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7761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98B3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DE44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5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ADC2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/45/4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C504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/54/68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1AA8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62</w:t>
            </w:r>
          </w:p>
        </w:tc>
      </w:tr>
      <w:tr w:rsidR="006C693A" w:rsidRPr="000F2571" w14:paraId="3F5BD822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2FF5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BB2A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2AF0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1760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91C1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797B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5116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8FA1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9F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BBBD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2FAE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0662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C693A" w:rsidRPr="000F2571" w14:paraId="39CD0C7F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F74C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lastRenderedPageBreak/>
              <w:t>-11377C/G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EF93D" w14:textId="79EF5FE2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Beltcheva</w:t>
            </w:r>
            <w:proofErr w:type="spellEnd"/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C6CE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BC32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Bulgari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A56B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Europe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E1A2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ge, BMI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F0CE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aqMan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E207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FE0A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935D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0/44/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339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66/50/1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50C1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2071B778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5249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8FD55" w14:textId="4F729E79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awlik</w:t>
            </w:r>
            <w:proofErr w:type="spellEnd"/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3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B8F3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28CC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oland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E4BB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Europe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B54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8C14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aqMan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C6BF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761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7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8429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92/91/2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275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15/75/1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627C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6728B71F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841D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1FD36" w14:textId="04178E65" w:rsidR="006C693A" w:rsidRPr="000F2571" w:rsidRDefault="00CE3F22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>Daher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BFE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96E6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Brazi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C551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9CCC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rac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2555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1FE3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37D7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42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4/20/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5F2C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5/50/1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EAEE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5</w:t>
            </w:r>
          </w:p>
        </w:tc>
      </w:tr>
      <w:tr w:rsidR="006C693A" w:rsidRPr="000F2571" w14:paraId="5CB7CE86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60CF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CE887" w14:textId="69256AD1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en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5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159B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C613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F4E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5738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CBBD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FAFE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C07C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97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28B6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5/43/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A8D7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0/38/9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0E3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65</w:t>
            </w:r>
          </w:p>
        </w:tc>
      </w:tr>
      <w:tr w:rsidR="006C693A" w:rsidRPr="000F2571" w14:paraId="2E80744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AC5B8" w14:textId="7DF7C178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FF1EC" w14:textId="68DE23C1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Wang</w:t>
            </w:r>
            <w:r w:rsidR="00665B91" w:rsidRPr="00665B91">
              <w:rPr>
                <w:rFonts w:ascii="Book Antiqua" w:eastAsia="DengXian" w:hAnsi="Book Antiqua" w:cs="SimSun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665B91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  <w:vertAlign w:val="superscript"/>
              </w:rPr>
              <w:t>[16]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0A88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EFD7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CDB8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1FBEA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14BB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22262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06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ED0C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89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3C52F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7/84/15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87A1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6/73/10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0426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57</w:t>
            </w:r>
          </w:p>
        </w:tc>
      </w:tr>
    </w:tbl>
    <w:p w14:paraId="3A519A30" w14:textId="6D2D4D34" w:rsidR="00C310E4" w:rsidRPr="000F2571" w:rsidRDefault="001C6298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  <w:vertAlign w:val="superscript"/>
        </w:rPr>
        <w:t>1</w:t>
      </w:r>
      <w:r w:rsidRPr="000F2571">
        <w:rPr>
          <w:rFonts w:ascii="Book Antiqua" w:hAnsi="Book Antiqua"/>
          <w:sz w:val="24"/>
          <w:szCs w:val="24"/>
        </w:rPr>
        <w:t>Genotype presented as wild type/heterozygous/homozygous</w:t>
      </w:r>
      <w:r w:rsidR="004B303D">
        <w:rPr>
          <w:rFonts w:ascii="Book Antiqua" w:hAnsi="Book Antiqua" w:hint="eastAsia"/>
          <w:sz w:val="24"/>
          <w:szCs w:val="24"/>
        </w:rPr>
        <w:t xml:space="preserve">.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="004B3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nectin; GDM</w:t>
      </w:r>
      <w:r w:rsidR="004B3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stational diabetes mellitus; </w:t>
      </w:r>
      <w:bookmarkStart w:id="331" w:name="OLE_LINK35"/>
      <w:bookmarkStart w:id="332" w:name="OLE_LINK36"/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SNPs: Single nucleotide polymorphisms</w:t>
      </w:r>
      <w:bookmarkEnd w:id="331"/>
      <w:bookmarkEnd w:id="332"/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SA: South American; GW: </w:t>
      </w:r>
      <w:r w:rsidR="00A336C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stational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week; PCR-RELF: Polymerase chain reaction-restriction fragment length polymorphism; BMI: Body mass index;</w:t>
      </w:r>
      <w:r w:rsidR="0085049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WE: Newcastle-Ottawa quality assessment scale;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R: Not reported.</w:t>
      </w:r>
    </w:p>
    <w:p w14:paraId="15F33B02" w14:textId="77777777" w:rsidR="00A336CA" w:rsidRDefault="00A336CA">
      <w:pPr>
        <w:widowControl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6795007F" w14:textId="17C4B3B6" w:rsidR="00D2417F" w:rsidRPr="00A336CA" w:rsidRDefault="00D2417F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 xml:space="preserve">Table </w:t>
      </w:r>
      <w:r w:rsidR="001E2640"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>3</w:t>
      </w: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in results of the pooled </w:t>
      </w:r>
      <w:r w:rsidR="00141718" w:rsidRPr="00141718">
        <w:rPr>
          <w:rFonts w:ascii="Book Antiqua" w:hAnsi="Book Antiqua"/>
          <w:b/>
          <w:sz w:val="24"/>
          <w:szCs w:val="24"/>
        </w:rPr>
        <w:t>odds ratio</w:t>
      </w:r>
      <w:r w:rsidR="00141718" w:rsidRPr="00141718">
        <w:rPr>
          <w:rFonts w:ascii="Book Antiqua" w:hAnsi="Book Antiqua" w:hint="eastAsia"/>
          <w:b/>
          <w:sz w:val="24"/>
          <w:szCs w:val="24"/>
        </w:rPr>
        <w:t>s</w:t>
      </w:r>
      <w:r w:rsidR="00141718"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n meta-analysis for the association between ADIPOQ polymorphisms and </w:t>
      </w:r>
      <w:r w:rsidR="00A336CA"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>gestational diabetes mellitus</w:t>
      </w:r>
    </w:p>
    <w:tbl>
      <w:tblPr>
        <w:tblW w:w="13588" w:type="dxa"/>
        <w:tblLook w:val="04A0" w:firstRow="1" w:lastRow="0" w:firstColumn="1" w:lastColumn="0" w:noHBand="0" w:noVBand="1"/>
      </w:tblPr>
      <w:tblGrid>
        <w:gridCol w:w="1418"/>
        <w:gridCol w:w="562"/>
        <w:gridCol w:w="1660"/>
        <w:gridCol w:w="990"/>
        <w:gridCol w:w="2180"/>
        <w:gridCol w:w="836"/>
        <w:gridCol w:w="2200"/>
        <w:gridCol w:w="836"/>
        <w:gridCol w:w="2320"/>
        <w:gridCol w:w="836"/>
      </w:tblGrid>
      <w:tr w:rsidR="00C310E4" w:rsidRPr="000F2571" w14:paraId="7173E8EC" w14:textId="77777777" w:rsidTr="00C310E4">
        <w:trPr>
          <w:trHeight w:val="29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0F8E7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SNPs</w:t>
            </w:r>
          </w:p>
        </w:tc>
        <w:tc>
          <w:tcPr>
            <w:tcW w:w="5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99DEC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25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4C1EB4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Sample size</w:t>
            </w:r>
          </w:p>
        </w:tc>
        <w:tc>
          <w:tcPr>
            <w:tcW w:w="296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2D388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Allelic model</w:t>
            </w:r>
          </w:p>
        </w:tc>
        <w:tc>
          <w:tcPr>
            <w:tcW w:w="29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B9D0B7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Dominant model</w:t>
            </w:r>
          </w:p>
        </w:tc>
        <w:tc>
          <w:tcPr>
            <w:tcW w:w="31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8BAD2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Recessive model</w:t>
            </w:r>
          </w:p>
        </w:tc>
      </w:tr>
      <w:tr w:rsidR="00C310E4" w:rsidRPr="000F2571" w14:paraId="4B327D7A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BA664" w14:textId="648D9399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EAF928" w14:textId="2664340B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56187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ase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5B4466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control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BB40E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73D00" w14:textId="72381D2F" w:rsidR="00C310E4" w:rsidRPr="00A336CA" w:rsidRDefault="00A336C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i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C0084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CB62B" w14:textId="27A78E7E" w:rsidR="00C310E4" w:rsidRPr="00A336CA" w:rsidRDefault="00A336C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i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59752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EAD678" w14:textId="715F21E6" w:rsidR="00C310E4" w:rsidRPr="00A336CA" w:rsidRDefault="00A336CA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b/>
                <w:i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DengXian" w:hAnsi="Book Antiqua" w:cs="SimSun"/>
                <w:b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</w:tr>
      <w:tr w:rsidR="00C310E4" w:rsidRPr="000F2571" w14:paraId="691B1D6F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4A0E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+45T/G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D101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E095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9D63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B632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8B0D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49C0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3227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E329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7419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55D05255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5204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47F1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D594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24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68ED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059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1F7B6" w14:textId="69A45DFA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45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1.26-1.67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8F0C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93532" w14:textId="61B62F89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5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1.25-1.79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A762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3E92B" w14:textId="254A944E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.0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1.42-2.84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5148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C310E4" w:rsidRPr="000F2571" w14:paraId="2C02D01F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36CE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6CF7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0C18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CF03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96E1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0394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1132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7D2B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CC99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EAEC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A00667C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6FCF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ubgroup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3896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B80C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71D0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1F9E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DC52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2AA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E3F6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434F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148B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9DD9D5E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8652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Ethnicity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CAB2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E12C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2B3C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6E90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76DD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CB98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6384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9B32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B350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67844641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ADA7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CE83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57B0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94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D3E2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890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6B8CF" w14:textId="39283FA4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47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1.27-1.70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CB81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F0A7E" w14:textId="581E3F1C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54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1.27-1.8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2703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718A3" w14:textId="1B67E86B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.0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1.43-2.8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9036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C310E4" w:rsidRPr="000F2571" w14:paraId="2DFE0E17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8228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52A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BF68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D859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BB970" w14:textId="132CACE5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21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68-2.41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602F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51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D5CC8" w14:textId="0FED06DB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13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59-2.1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D395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71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D08BB" w14:textId="7C4C2324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.18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43-11.07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4D72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350 </w:t>
            </w:r>
          </w:p>
        </w:tc>
      </w:tr>
      <w:tr w:rsidR="00C310E4" w:rsidRPr="000F2571" w14:paraId="1A158822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F60E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60C0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887F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5E32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74A3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823E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57C8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62DD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8736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F42E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66A08F7A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4446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+276G/T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0611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2C2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D1BB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C971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C366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EF17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348E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1003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120B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9590C5D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D1F5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885F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8B03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90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C48F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95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87E5B" w14:textId="33F17C8C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8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74-1.0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4333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158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E7E41" w14:textId="5243D8E8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91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65-1.2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E6E4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561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ABFB6" w14:textId="0FE5122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2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64-1.0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9A26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118 </w:t>
            </w:r>
          </w:p>
        </w:tc>
      </w:tr>
      <w:tr w:rsidR="00C310E4" w:rsidRPr="000F2571" w14:paraId="503B10FD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BFA5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EC78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A22B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1E29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F02F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283F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D95A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45D8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5B12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B0C1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DA446B0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79CD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-11377C/G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7CEC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45B6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306E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BFA2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93D4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1B29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C982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504F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BCBC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7D22C69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8A1C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3595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1BD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2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7EA4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91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30BA4" w14:textId="1FAF4776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96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72-1.2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283C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75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6EE44" w14:textId="3994E202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0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73-1.37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F99A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98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61AFF" w14:textId="61F61BC9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9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61-1.32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66A2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570 </w:t>
            </w:r>
          </w:p>
        </w:tc>
      </w:tr>
      <w:tr w:rsidR="00C310E4" w:rsidRPr="000F2571" w14:paraId="41B7A978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E895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8B11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EA66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1CE1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B8C0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82D0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3633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3203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8680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C94D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339D4841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D298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ubgroup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DE33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2E5B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449F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58AE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F97E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3C27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88D5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27C2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287B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5622879C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9B81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lastRenderedPageBreak/>
              <w:t>Ethnicity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8E37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BF9A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5E4F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ED63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DC6A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A4B4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7E55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6647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920F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716DBFF7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94A6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75BD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BBAA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09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34C5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86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472A2" w14:textId="22554074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04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77-1.41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E803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80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90C15" w14:textId="3B9659AA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09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79-1.50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1362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60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75CAC" w14:textId="11FA991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97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51-1.8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AF88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930 </w:t>
            </w:r>
          </w:p>
        </w:tc>
      </w:tr>
      <w:tr w:rsidR="00C310E4" w:rsidRPr="000F2571" w14:paraId="27C20C4A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A4DE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B9BC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389E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EBC7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68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FD3C8" w14:textId="7C884D03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50-1.29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C50E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36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7D4E7" w14:textId="035F5D3B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77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44-1.3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F83D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37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2052F" w14:textId="55CFC206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1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28-2.34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D9E6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690 </w:t>
            </w:r>
          </w:p>
        </w:tc>
      </w:tr>
      <w:tr w:rsidR="00C310E4" w:rsidRPr="000F2571" w14:paraId="7B29F9D3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5E41E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European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4398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ECED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34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3261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337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591B77" w14:textId="13FF6F38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94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45-1.96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F9FA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870 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C1046" w14:textId="7B30349D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1.00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42-2.33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9220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990 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B1CCA" w14:textId="1E5342A3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0.87</w:t>
            </w:r>
            <w:r w:rsidR="00A336CA">
              <w:rPr>
                <w:rFonts w:ascii="Book Antiqua" w:eastAsia="DengXian" w:hAnsi="Book Antiqua" w:cs="SimSu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>(0.51-1.49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C5EB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DengXian" w:hAnsi="Book Antiqua" w:cs="SimSun"/>
                <w:color w:val="000000"/>
                <w:kern w:val="0"/>
                <w:sz w:val="24"/>
                <w:szCs w:val="24"/>
              </w:rPr>
              <w:t xml:space="preserve">0.610 </w:t>
            </w:r>
          </w:p>
        </w:tc>
      </w:tr>
    </w:tbl>
    <w:p w14:paraId="13021A7A" w14:textId="34A74431" w:rsidR="000C175A" w:rsidRPr="000F2571" w:rsidRDefault="00C310E4" w:rsidP="000F2571">
      <w:pPr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0F2571">
        <w:rPr>
          <w:rFonts w:ascii="Book Antiqua" w:hAnsi="Book Antiqua"/>
          <w:sz w:val="24"/>
          <w:szCs w:val="24"/>
          <w:vertAlign w:val="superscript"/>
        </w:rPr>
        <w:t>a</w:t>
      </w:r>
      <w:r w:rsidR="00A336CA" w:rsidRPr="00A336CA">
        <w:rPr>
          <w:rFonts w:ascii="Book Antiqua" w:hAnsi="Book Antiqua"/>
          <w:i/>
          <w:sz w:val="24"/>
          <w:szCs w:val="24"/>
        </w:rPr>
        <w:t>P</w:t>
      </w:r>
      <w:proofErr w:type="spellEnd"/>
      <w:r w:rsidR="00A336CA">
        <w:rPr>
          <w:rFonts w:ascii="Book Antiqua" w:hAnsi="Book Antiqua" w:hint="eastAsia"/>
          <w:i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&lt;</w:t>
      </w:r>
      <w:r w:rsidR="00A336CA">
        <w:rPr>
          <w:rFonts w:ascii="Book Antiqua" w:hAnsi="Book Antiqua" w:hint="eastAsi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0.01</w:t>
      </w:r>
      <w:r w:rsidR="00A336CA">
        <w:rPr>
          <w:rFonts w:ascii="Book Antiqua" w:hAnsi="Book Antiqua" w:hint="eastAsia"/>
          <w:sz w:val="24"/>
          <w:szCs w:val="24"/>
        </w:rPr>
        <w:t xml:space="preserve">. </w:t>
      </w:r>
      <w:r w:rsidRPr="000F2571">
        <w:rPr>
          <w:rFonts w:ascii="Book Antiqua" w:hAnsi="Book Antiqua"/>
          <w:sz w:val="24"/>
          <w:szCs w:val="24"/>
        </w:rPr>
        <w:t xml:space="preserve">ADIPOQ: Adiponectin; SA: South American; GDM: Gestational diabetes mellitus; </w:t>
      </w:r>
      <w:r w:rsidR="00040913" w:rsidRPr="000F2571">
        <w:rPr>
          <w:rFonts w:ascii="Book Antiqua" w:hAnsi="Book Antiqua" w:cs="Times New Roman"/>
          <w:color w:val="000000" w:themeColor="text1"/>
          <w:sz w:val="24"/>
          <w:szCs w:val="24"/>
        </w:rPr>
        <w:t>SNPs: Single nucleotide polymorphisms</w:t>
      </w:r>
      <w:r w:rsidR="00040913" w:rsidRPr="000F2571">
        <w:rPr>
          <w:rFonts w:ascii="Book Antiqua" w:hAnsi="Book Antiqua"/>
          <w:sz w:val="24"/>
          <w:szCs w:val="24"/>
        </w:rPr>
        <w:t xml:space="preserve">; </w:t>
      </w:r>
      <w:r w:rsidRPr="000F2571">
        <w:rPr>
          <w:rFonts w:ascii="Book Antiqua" w:hAnsi="Book Antiqua"/>
          <w:sz w:val="24"/>
          <w:szCs w:val="24"/>
        </w:rPr>
        <w:t>N: Number of study; OR: Odds ratio; CI: Confidence interval; NA: Not assessable.</w:t>
      </w:r>
    </w:p>
    <w:sectPr w:rsidR="000C175A" w:rsidRPr="000F2571" w:rsidSect="000C175A">
      <w:pgSz w:w="16838" w:h="11906" w:orient="landscape"/>
      <w:pgMar w:top="1797" w:right="1440" w:bottom="179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885852" w14:textId="77777777" w:rsidR="00023E8A" w:rsidRDefault="00023E8A" w:rsidP="007E54E4">
      <w:r>
        <w:separator/>
      </w:r>
    </w:p>
  </w:endnote>
  <w:endnote w:type="continuationSeparator" w:id="0">
    <w:p w14:paraId="74C3EEA0" w14:textId="77777777" w:rsidR="00023E8A" w:rsidRDefault="00023E8A" w:rsidP="007E54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48167948"/>
      <w:docPartObj>
        <w:docPartGallery w:val="Page Numbers (Bottom of Page)"/>
        <w:docPartUnique/>
      </w:docPartObj>
    </w:sdtPr>
    <w:sdtEndPr/>
    <w:sdtContent>
      <w:p w14:paraId="7AE4CDD7" w14:textId="77777777" w:rsidR="008246C7" w:rsidRDefault="008246C7">
        <w:pPr>
          <w:pStyle w:val="Footer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 w:rsidR="00141718">
          <w:rPr>
            <w:noProof/>
            <w:lang w:val="zh-CN"/>
          </w:rPr>
          <w:t>36</w:t>
        </w:r>
        <w:r>
          <w:rPr>
            <w:noProof/>
            <w:lang w:val="zh-CN"/>
          </w:rPr>
          <w:fldChar w:fldCharType="end"/>
        </w:r>
      </w:p>
    </w:sdtContent>
  </w:sdt>
  <w:p w14:paraId="36B9A09A" w14:textId="77777777" w:rsidR="008246C7" w:rsidRDefault="008246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75F410" w14:textId="77777777" w:rsidR="00023E8A" w:rsidRDefault="00023E8A" w:rsidP="007E54E4">
      <w:r>
        <w:separator/>
      </w:r>
    </w:p>
  </w:footnote>
  <w:footnote w:type="continuationSeparator" w:id="0">
    <w:p w14:paraId="75B3FE6A" w14:textId="77777777" w:rsidR="00023E8A" w:rsidRDefault="00023E8A" w:rsidP="007E54E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epdpsvadtwd5ueevw7p5pf2xafeax5raxwv&quot;&gt;我的EndNote库&lt;record-ids&gt;&lt;item&gt;256&lt;/item&gt;&lt;item&gt;259&lt;/item&gt;&lt;item&gt;260&lt;/item&gt;&lt;item&gt;261&lt;/item&gt;&lt;item&gt;265&lt;/item&gt;&lt;item&gt;377&lt;/item&gt;&lt;item&gt;396&lt;/item&gt;&lt;item&gt;401&lt;/item&gt;&lt;item&gt;442&lt;/item&gt;&lt;item&gt;444&lt;/item&gt;&lt;item&gt;445&lt;/item&gt;&lt;item&gt;447&lt;/item&gt;&lt;item&gt;449&lt;/item&gt;&lt;item&gt;450&lt;/item&gt;&lt;item&gt;451&lt;/item&gt;&lt;item&gt;454&lt;/item&gt;&lt;item&gt;466&lt;/item&gt;&lt;item&gt;467&lt;/item&gt;&lt;item&gt;469&lt;/item&gt;&lt;item&gt;471&lt;/item&gt;&lt;item&gt;472&lt;/item&gt;&lt;item&gt;474&lt;/item&gt;&lt;item&gt;475&lt;/item&gt;&lt;item&gt;476&lt;/item&gt;&lt;item&gt;477&lt;/item&gt;&lt;item&gt;478&lt;/item&gt;&lt;item&gt;479&lt;/item&gt;&lt;item&gt;480&lt;/item&gt;&lt;item&gt;481&lt;/item&gt;&lt;item&gt;482&lt;/item&gt;&lt;/record-ids&gt;&lt;/item&gt;&lt;/Libraries&gt;"/>
    <w:docVar w:name="MachineID" w:val="200|203|197|188|201|197|204|189|197|188|205|197|185|200|197|187|198|"/>
    <w:docVar w:name="Username" w:val="Quality Control Editor"/>
  </w:docVars>
  <w:rsids>
    <w:rsidRoot w:val="00E218A4"/>
    <w:rsid w:val="000018A4"/>
    <w:rsid w:val="00001EC2"/>
    <w:rsid w:val="00005999"/>
    <w:rsid w:val="00010628"/>
    <w:rsid w:val="00013427"/>
    <w:rsid w:val="00013605"/>
    <w:rsid w:val="0001373A"/>
    <w:rsid w:val="00013AB4"/>
    <w:rsid w:val="000165A2"/>
    <w:rsid w:val="00023E8A"/>
    <w:rsid w:val="00023F20"/>
    <w:rsid w:val="0002451F"/>
    <w:rsid w:val="00025A1B"/>
    <w:rsid w:val="00031ECD"/>
    <w:rsid w:val="00032D12"/>
    <w:rsid w:val="00033226"/>
    <w:rsid w:val="00040435"/>
    <w:rsid w:val="00040913"/>
    <w:rsid w:val="00046D64"/>
    <w:rsid w:val="00053F64"/>
    <w:rsid w:val="0005424B"/>
    <w:rsid w:val="00060D2E"/>
    <w:rsid w:val="00061EA2"/>
    <w:rsid w:val="000772FA"/>
    <w:rsid w:val="00091189"/>
    <w:rsid w:val="000A1FF3"/>
    <w:rsid w:val="000A45E6"/>
    <w:rsid w:val="000A58D6"/>
    <w:rsid w:val="000B259B"/>
    <w:rsid w:val="000B40F1"/>
    <w:rsid w:val="000B6E16"/>
    <w:rsid w:val="000C175A"/>
    <w:rsid w:val="000C7DA8"/>
    <w:rsid w:val="000E03DB"/>
    <w:rsid w:val="000E4525"/>
    <w:rsid w:val="000E6814"/>
    <w:rsid w:val="000F2571"/>
    <w:rsid w:val="00111D27"/>
    <w:rsid w:val="001148B4"/>
    <w:rsid w:val="001148E2"/>
    <w:rsid w:val="001201B1"/>
    <w:rsid w:val="00121DDE"/>
    <w:rsid w:val="001255DC"/>
    <w:rsid w:val="00125B8B"/>
    <w:rsid w:val="001261AA"/>
    <w:rsid w:val="00130ECD"/>
    <w:rsid w:val="001359DF"/>
    <w:rsid w:val="00136D0B"/>
    <w:rsid w:val="00141718"/>
    <w:rsid w:val="00142FA7"/>
    <w:rsid w:val="00143A98"/>
    <w:rsid w:val="00145FF6"/>
    <w:rsid w:val="00154CF9"/>
    <w:rsid w:val="001604B8"/>
    <w:rsid w:val="00161FE3"/>
    <w:rsid w:val="00163B0E"/>
    <w:rsid w:val="001664FA"/>
    <w:rsid w:val="00166C8D"/>
    <w:rsid w:val="0017340C"/>
    <w:rsid w:val="00174D6F"/>
    <w:rsid w:val="00175DF0"/>
    <w:rsid w:val="00176586"/>
    <w:rsid w:val="00176CFE"/>
    <w:rsid w:val="00176DE0"/>
    <w:rsid w:val="00177990"/>
    <w:rsid w:val="00183009"/>
    <w:rsid w:val="001901A7"/>
    <w:rsid w:val="0019068A"/>
    <w:rsid w:val="001958D8"/>
    <w:rsid w:val="00195B09"/>
    <w:rsid w:val="0019678E"/>
    <w:rsid w:val="001A04EA"/>
    <w:rsid w:val="001A1E4C"/>
    <w:rsid w:val="001A7BB3"/>
    <w:rsid w:val="001B20F3"/>
    <w:rsid w:val="001B4024"/>
    <w:rsid w:val="001C6298"/>
    <w:rsid w:val="001C7423"/>
    <w:rsid w:val="001D453F"/>
    <w:rsid w:val="001D4789"/>
    <w:rsid w:val="001D664F"/>
    <w:rsid w:val="001E2640"/>
    <w:rsid w:val="001E5CBC"/>
    <w:rsid w:val="001E6FB6"/>
    <w:rsid w:val="001E70B6"/>
    <w:rsid w:val="001E722F"/>
    <w:rsid w:val="001F4688"/>
    <w:rsid w:val="001F6FA8"/>
    <w:rsid w:val="00205F2D"/>
    <w:rsid w:val="002145CE"/>
    <w:rsid w:val="00215938"/>
    <w:rsid w:val="0022432F"/>
    <w:rsid w:val="00226D7A"/>
    <w:rsid w:val="002364BE"/>
    <w:rsid w:val="002372B1"/>
    <w:rsid w:val="002401FB"/>
    <w:rsid w:val="00264192"/>
    <w:rsid w:val="00272CB1"/>
    <w:rsid w:val="00272F3B"/>
    <w:rsid w:val="0027527E"/>
    <w:rsid w:val="00277262"/>
    <w:rsid w:val="00284909"/>
    <w:rsid w:val="0028509E"/>
    <w:rsid w:val="00290B3C"/>
    <w:rsid w:val="00291B79"/>
    <w:rsid w:val="00293604"/>
    <w:rsid w:val="00293FF6"/>
    <w:rsid w:val="00297750"/>
    <w:rsid w:val="00297A87"/>
    <w:rsid w:val="00297ACF"/>
    <w:rsid w:val="002B0098"/>
    <w:rsid w:val="002B793C"/>
    <w:rsid w:val="002C28E9"/>
    <w:rsid w:val="002D0D13"/>
    <w:rsid w:val="002E1BC9"/>
    <w:rsid w:val="002E21EC"/>
    <w:rsid w:val="002F0B7A"/>
    <w:rsid w:val="002F156C"/>
    <w:rsid w:val="00303DDB"/>
    <w:rsid w:val="003150DD"/>
    <w:rsid w:val="003213F6"/>
    <w:rsid w:val="00331846"/>
    <w:rsid w:val="00334C76"/>
    <w:rsid w:val="003372C9"/>
    <w:rsid w:val="00346DE2"/>
    <w:rsid w:val="00353BF3"/>
    <w:rsid w:val="00354700"/>
    <w:rsid w:val="00354FBE"/>
    <w:rsid w:val="00357ABF"/>
    <w:rsid w:val="00361CCE"/>
    <w:rsid w:val="003740E3"/>
    <w:rsid w:val="00374296"/>
    <w:rsid w:val="003762FC"/>
    <w:rsid w:val="003820E6"/>
    <w:rsid w:val="003902BA"/>
    <w:rsid w:val="0039398C"/>
    <w:rsid w:val="00394339"/>
    <w:rsid w:val="003970D9"/>
    <w:rsid w:val="00397306"/>
    <w:rsid w:val="003B23A3"/>
    <w:rsid w:val="003B41F1"/>
    <w:rsid w:val="003C32A2"/>
    <w:rsid w:val="003C6F45"/>
    <w:rsid w:val="003C7324"/>
    <w:rsid w:val="003D55CE"/>
    <w:rsid w:val="003E079F"/>
    <w:rsid w:val="003F0B0B"/>
    <w:rsid w:val="003F42B3"/>
    <w:rsid w:val="003F5C89"/>
    <w:rsid w:val="003F774B"/>
    <w:rsid w:val="00401A74"/>
    <w:rsid w:val="00405657"/>
    <w:rsid w:val="004175AD"/>
    <w:rsid w:val="00421144"/>
    <w:rsid w:val="00421F09"/>
    <w:rsid w:val="00423668"/>
    <w:rsid w:val="00427231"/>
    <w:rsid w:val="004275AA"/>
    <w:rsid w:val="00432645"/>
    <w:rsid w:val="00447FC4"/>
    <w:rsid w:val="0045094E"/>
    <w:rsid w:val="00463E6A"/>
    <w:rsid w:val="004644D4"/>
    <w:rsid w:val="0046555D"/>
    <w:rsid w:val="00474245"/>
    <w:rsid w:val="00475899"/>
    <w:rsid w:val="004A1576"/>
    <w:rsid w:val="004A7239"/>
    <w:rsid w:val="004B303D"/>
    <w:rsid w:val="004B664E"/>
    <w:rsid w:val="004C3D1F"/>
    <w:rsid w:val="004C63A5"/>
    <w:rsid w:val="004E26BC"/>
    <w:rsid w:val="004E3DB5"/>
    <w:rsid w:val="004F0B00"/>
    <w:rsid w:val="0050032F"/>
    <w:rsid w:val="00500382"/>
    <w:rsid w:val="00502653"/>
    <w:rsid w:val="00515202"/>
    <w:rsid w:val="0052212B"/>
    <w:rsid w:val="00526198"/>
    <w:rsid w:val="005276EE"/>
    <w:rsid w:val="00536856"/>
    <w:rsid w:val="0054268F"/>
    <w:rsid w:val="005606F3"/>
    <w:rsid w:val="00561E44"/>
    <w:rsid w:val="00562CA6"/>
    <w:rsid w:val="0056580C"/>
    <w:rsid w:val="00566177"/>
    <w:rsid w:val="00566E6C"/>
    <w:rsid w:val="00572B92"/>
    <w:rsid w:val="00575C1B"/>
    <w:rsid w:val="005765EA"/>
    <w:rsid w:val="00576A93"/>
    <w:rsid w:val="00581CC6"/>
    <w:rsid w:val="00583652"/>
    <w:rsid w:val="00585830"/>
    <w:rsid w:val="00585CE8"/>
    <w:rsid w:val="00594F6E"/>
    <w:rsid w:val="00596F91"/>
    <w:rsid w:val="005A222E"/>
    <w:rsid w:val="005A39BC"/>
    <w:rsid w:val="005B67EF"/>
    <w:rsid w:val="005C00BB"/>
    <w:rsid w:val="005C0997"/>
    <w:rsid w:val="005D1D7F"/>
    <w:rsid w:val="005D5339"/>
    <w:rsid w:val="005D63A2"/>
    <w:rsid w:val="005E2747"/>
    <w:rsid w:val="005E4DB7"/>
    <w:rsid w:val="005E7ACE"/>
    <w:rsid w:val="005F5763"/>
    <w:rsid w:val="0060520E"/>
    <w:rsid w:val="00622AC3"/>
    <w:rsid w:val="006265EA"/>
    <w:rsid w:val="00632B98"/>
    <w:rsid w:val="006344FF"/>
    <w:rsid w:val="00644C9A"/>
    <w:rsid w:val="00647FDD"/>
    <w:rsid w:val="00651306"/>
    <w:rsid w:val="00651912"/>
    <w:rsid w:val="006552E0"/>
    <w:rsid w:val="00655BA1"/>
    <w:rsid w:val="00656EAC"/>
    <w:rsid w:val="00661467"/>
    <w:rsid w:val="00661824"/>
    <w:rsid w:val="006629C3"/>
    <w:rsid w:val="00665B91"/>
    <w:rsid w:val="006668B9"/>
    <w:rsid w:val="00675122"/>
    <w:rsid w:val="00681F84"/>
    <w:rsid w:val="006838C1"/>
    <w:rsid w:val="0068555D"/>
    <w:rsid w:val="0068576D"/>
    <w:rsid w:val="006908FC"/>
    <w:rsid w:val="006914D4"/>
    <w:rsid w:val="0069382F"/>
    <w:rsid w:val="00693938"/>
    <w:rsid w:val="006942EA"/>
    <w:rsid w:val="006A4466"/>
    <w:rsid w:val="006A7925"/>
    <w:rsid w:val="006B7C96"/>
    <w:rsid w:val="006C693A"/>
    <w:rsid w:val="006D12B8"/>
    <w:rsid w:val="006E0871"/>
    <w:rsid w:val="006E354C"/>
    <w:rsid w:val="006E6753"/>
    <w:rsid w:val="006F1875"/>
    <w:rsid w:val="006F3612"/>
    <w:rsid w:val="006F6EB7"/>
    <w:rsid w:val="00706B0C"/>
    <w:rsid w:val="007078AC"/>
    <w:rsid w:val="0072056E"/>
    <w:rsid w:val="00721A92"/>
    <w:rsid w:val="00724DE4"/>
    <w:rsid w:val="00732C52"/>
    <w:rsid w:val="00750171"/>
    <w:rsid w:val="00756304"/>
    <w:rsid w:val="0075787A"/>
    <w:rsid w:val="00772408"/>
    <w:rsid w:val="0077275D"/>
    <w:rsid w:val="00776C87"/>
    <w:rsid w:val="0078306D"/>
    <w:rsid w:val="00784FC5"/>
    <w:rsid w:val="00787DBF"/>
    <w:rsid w:val="007916E9"/>
    <w:rsid w:val="00795B8E"/>
    <w:rsid w:val="007A564C"/>
    <w:rsid w:val="007B003D"/>
    <w:rsid w:val="007B28BB"/>
    <w:rsid w:val="007B4141"/>
    <w:rsid w:val="007B4335"/>
    <w:rsid w:val="007B70DE"/>
    <w:rsid w:val="007C7773"/>
    <w:rsid w:val="007E54E4"/>
    <w:rsid w:val="007E599A"/>
    <w:rsid w:val="007E652A"/>
    <w:rsid w:val="007E66DD"/>
    <w:rsid w:val="007F3E2C"/>
    <w:rsid w:val="007F61E1"/>
    <w:rsid w:val="007F6ACF"/>
    <w:rsid w:val="007F7679"/>
    <w:rsid w:val="00800840"/>
    <w:rsid w:val="00801379"/>
    <w:rsid w:val="00804014"/>
    <w:rsid w:val="00804E2F"/>
    <w:rsid w:val="008150AD"/>
    <w:rsid w:val="00816CFE"/>
    <w:rsid w:val="008246C7"/>
    <w:rsid w:val="00834B74"/>
    <w:rsid w:val="00843080"/>
    <w:rsid w:val="0084415E"/>
    <w:rsid w:val="00850492"/>
    <w:rsid w:val="008507BC"/>
    <w:rsid w:val="00850EB3"/>
    <w:rsid w:val="008540CD"/>
    <w:rsid w:val="00854CD4"/>
    <w:rsid w:val="008552AD"/>
    <w:rsid w:val="00857C78"/>
    <w:rsid w:val="0088121D"/>
    <w:rsid w:val="00885220"/>
    <w:rsid w:val="008871B2"/>
    <w:rsid w:val="00887237"/>
    <w:rsid w:val="00887EBC"/>
    <w:rsid w:val="0089385F"/>
    <w:rsid w:val="00897374"/>
    <w:rsid w:val="008A3BD9"/>
    <w:rsid w:val="008B48BB"/>
    <w:rsid w:val="008B6ABE"/>
    <w:rsid w:val="008B6BEE"/>
    <w:rsid w:val="008C20B2"/>
    <w:rsid w:val="008C3924"/>
    <w:rsid w:val="008C58D2"/>
    <w:rsid w:val="008D3A6C"/>
    <w:rsid w:val="008D55E2"/>
    <w:rsid w:val="008D7560"/>
    <w:rsid w:val="008E0EFE"/>
    <w:rsid w:val="008E406E"/>
    <w:rsid w:val="008E7E49"/>
    <w:rsid w:val="008F62F3"/>
    <w:rsid w:val="009054FD"/>
    <w:rsid w:val="00910003"/>
    <w:rsid w:val="0091194A"/>
    <w:rsid w:val="009132A7"/>
    <w:rsid w:val="00914003"/>
    <w:rsid w:val="0091676D"/>
    <w:rsid w:val="0092018F"/>
    <w:rsid w:val="00921612"/>
    <w:rsid w:val="00921877"/>
    <w:rsid w:val="00924AF0"/>
    <w:rsid w:val="00927D3C"/>
    <w:rsid w:val="00927E94"/>
    <w:rsid w:val="00943720"/>
    <w:rsid w:val="00943DBD"/>
    <w:rsid w:val="0094533E"/>
    <w:rsid w:val="009463F0"/>
    <w:rsid w:val="00950211"/>
    <w:rsid w:val="0095258C"/>
    <w:rsid w:val="00961ED6"/>
    <w:rsid w:val="00963BC1"/>
    <w:rsid w:val="00972BE1"/>
    <w:rsid w:val="009730F8"/>
    <w:rsid w:val="009733A6"/>
    <w:rsid w:val="009743B3"/>
    <w:rsid w:val="00985CD0"/>
    <w:rsid w:val="009A000B"/>
    <w:rsid w:val="009A7906"/>
    <w:rsid w:val="009B4433"/>
    <w:rsid w:val="009C4A81"/>
    <w:rsid w:val="009F17BB"/>
    <w:rsid w:val="009F2B06"/>
    <w:rsid w:val="009F3BF4"/>
    <w:rsid w:val="009F56E0"/>
    <w:rsid w:val="009F5F49"/>
    <w:rsid w:val="009F72A7"/>
    <w:rsid w:val="00A013D0"/>
    <w:rsid w:val="00A131B1"/>
    <w:rsid w:val="00A22E00"/>
    <w:rsid w:val="00A241FE"/>
    <w:rsid w:val="00A2570C"/>
    <w:rsid w:val="00A3092D"/>
    <w:rsid w:val="00A336CA"/>
    <w:rsid w:val="00A379D1"/>
    <w:rsid w:val="00A37C0E"/>
    <w:rsid w:val="00A44F04"/>
    <w:rsid w:val="00A50430"/>
    <w:rsid w:val="00A51541"/>
    <w:rsid w:val="00A5487F"/>
    <w:rsid w:val="00A548CF"/>
    <w:rsid w:val="00A5551E"/>
    <w:rsid w:val="00A568F8"/>
    <w:rsid w:val="00A57999"/>
    <w:rsid w:val="00A61E85"/>
    <w:rsid w:val="00A62B5C"/>
    <w:rsid w:val="00A64643"/>
    <w:rsid w:val="00A74FC2"/>
    <w:rsid w:val="00A76878"/>
    <w:rsid w:val="00A778F1"/>
    <w:rsid w:val="00A82600"/>
    <w:rsid w:val="00A83D70"/>
    <w:rsid w:val="00A85E6E"/>
    <w:rsid w:val="00A97175"/>
    <w:rsid w:val="00AA1A2A"/>
    <w:rsid w:val="00AA4C6C"/>
    <w:rsid w:val="00AA5635"/>
    <w:rsid w:val="00AA5DBB"/>
    <w:rsid w:val="00AA7FC9"/>
    <w:rsid w:val="00AB2BE2"/>
    <w:rsid w:val="00AC22A4"/>
    <w:rsid w:val="00AC50AD"/>
    <w:rsid w:val="00AC56EA"/>
    <w:rsid w:val="00AD2AF2"/>
    <w:rsid w:val="00AD4B06"/>
    <w:rsid w:val="00AD544F"/>
    <w:rsid w:val="00AD6377"/>
    <w:rsid w:val="00AE036A"/>
    <w:rsid w:val="00AE2CED"/>
    <w:rsid w:val="00B029F8"/>
    <w:rsid w:val="00B03853"/>
    <w:rsid w:val="00B11667"/>
    <w:rsid w:val="00B16DE1"/>
    <w:rsid w:val="00B21211"/>
    <w:rsid w:val="00B2238D"/>
    <w:rsid w:val="00B335BE"/>
    <w:rsid w:val="00B43EF0"/>
    <w:rsid w:val="00B46AFF"/>
    <w:rsid w:val="00B52E12"/>
    <w:rsid w:val="00B5316D"/>
    <w:rsid w:val="00B56AD7"/>
    <w:rsid w:val="00B6202E"/>
    <w:rsid w:val="00B66999"/>
    <w:rsid w:val="00B74B7B"/>
    <w:rsid w:val="00B86C79"/>
    <w:rsid w:val="00B8744B"/>
    <w:rsid w:val="00BA229B"/>
    <w:rsid w:val="00BA7B45"/>
    <w:rsid w:val="00BB354B"/>
    <w:rsid w:val="00BC3FE1"/>
    <w:rsid w:val="00BD6E07"/>
    <w:rsid w:val="00BE3508"/>
    <w:rsid w:val="00BF5C17"/>
    <w:rsid w:val="00BF635E"/>
    <w:rsid w:val="00C12CD8"/>
    <w:rsid w:val="00C13D61"/>
    <w:rsid w:val="00C17EE9"/>
    <w:rsid w:val="00C27B8A"/>
    <w:rsid w:val="00C310E4"/>
    <w:rsid w:val="00C33481"/>
    <w:rsid w:val="00C34E08"/>
    <w:rsid w:val="00C36523"/>
    <w:rsid w:val="00C36EC6"/>
    <w:rsid w:val="00C37DE4"/>
    <w:rsid w:val="00C412C5"/>
    <w:rsid w:val="00C44481"/>
    <w:rsid w:val="00C45089"/>
    <w:rsid w:val="00C502AB"/>
    <w:rsid w:val="00C633C7"/>
    <w:rsid w:val="00C669A2"/>
    <w:rsid w:val="00C66CB8"/>
    <w:rsid w:val="00C810B2"/>
    <w:rsid w:val="00C85D5B"/>
    <w:rsid w:val="00C866ED"/>
    <w:rsid w:val="00C94B0B"/>
    <w:rsid w:val="00C965A4"/>
    <w:rsid w:val="00CA3DF9"/>
    <w:rsid w:val="00CA6BA1"/>
    <w:rsid w:val="00CB0C1D"/>
    <w:rsid w:val="00CB1A60"/>
    <w:rsid w:val="00CB7303"/>
    <w:rsid w:val="00CC1986"/>
    <w:rsid w:val="00CC2D49"/>
    <w:rsid w:val="00CD0461"/>
    <w:rsid w:val="00CD0527"/>
    <w:rsid w:val="00CD5079"/>
    <w:rsid w:val="00CD5728"/>
    <w:rsid w:val="00CE3F22"/>
    <w:rsid w:val="00CE420B"/>
    <w:rsid w:val="00CE5D69"/>
    <w:rsid w:val="00CE5D87"/>
    <w:rsid w:val="00CF4837"/>
    <w:rsid w:val="00CF6F85"/>
    <w:rsid w:val="00CF7338"/>
    <w:rsid w:val="00D0767A"/>
    <w:rsid w:val="00D166E2"/>
    <w:rsid w:val="00D1779A"/>
    <w:rsid w:val="00D22007"/>
    <w:rsid w:val="00D2417F"/>
    <w:rsid w:val="00D26DD4"/>
    <w:rsid w:val="00D270FD"/>
    <w:rsid w:val="00D41894"/>
    <w:rsid w:val="00D4467A"/>
    <w:rsid w:val="00D46833"/>
    <w:rsid w:val="00D5177E"/>
    <w:rsid w:val="00D5513C"/>
    <w:rsid w:val="00D56226"/>
    <w:rsid w:val="00D64A1F"/>
    <w:rsid w:val="00D6600F"/>
    <w:rsid w:val="00D67128"/>
    <w:rsid w:val="00D72975"/>
    <w:rsid w:val="00D732E3"/>
    <w:rsid w:val="00D762D4"/>
    <w:rsid w:val="00D76DBA"/>
    <w:rsid w:val="00D800D7"/>
    <w:rsid w:val="00D802A0"/>
    <w:rsid w:val="00D81290"/>
    <w:rsid w:val="00D83B91"/>
    <w:rsid w:val="00D90852"/>
    <w:rsid w:val="00D912A4"/>
    <w:rsid w:val="00D92085"/>
    <w:rsid w:val="00D92A27"/>
    <w:rsid w:val="00DA23A4"/>
    <w:rsid w:val="00DA4049"/>
    <w:rsid w:val="00DA4C1A"/>
    <w:rsid w:val="00DA5483"/>
    <w:rsid w:val="00DA6393"/>
    <w:rsid w:val="00DB208F"/>
    <w:rsid w:val="00DB2D13"/>
    <w:rsid w:val="00DC2D4D"/>
    <w:rsid w:val="00DC4A5D"/>
    <w:rsid w:val="00DC6974"/>
    <w:rsid w:val="00DD4ADD"/>
    <w:rsid w:val="00DD6921"/>
    <w:rsid w:val="00DD6FCF"/>
    <w:rsid w:val="00DD7213"/>
    <w:rsid w:val="00DE5A99"/>
    <w:rsid w:val="00DE61DF"/>
    <w:rsid w:val="00DF1390"/>
    <w:rsid w:val="00DF7195"/>
    <w:rsid w:val="00DF7F27"/>
    <w:rsid w:val="00E04668"/>
    <w:rsid w:val="00E104B5"/>
    <w:rsid w:val="00E14216"/>
    <w:rsid w:val="00E17067"/>
    <w:rsid w:val="00E218A4"/>
    <w:rsid w:val="00E353E9"/>
    <w:rsid w:val="00E36CBC"/>
    <w:rsid w:val="00E37AD8"/>
    <w:rsid w:val="00E41CF0"/>
    <w:rsid w:val="00E4457C"/>
    <w:rsid w:val="00E45819"/>
    <w:rsid w:val="00E4734D"/>
    <w:rsid w:val="00E53C23"/>
    <w:rsid w:val="00E579B4"/>
    <w:rsid w:val="00E63223"/>
    <w:rsid w:val="00E63AB3"/>
    <w:rsid w:val="00E6478B"/>
    <w:rsid w:val="00E65899"/>
    <w:rsid w:val="00E65C5B"/>
    <w:rsid w:val="00E6792F"/>
    <w:rsid w:val="00E703B7"/>
    <w:rsid w:val="00E72697"/>
    <w:rsid w:val="00E733F3"/>
    <w:rsid w:val="00E77240"/>
    <w:rsid w:val="00E82E3E"/>
    <w:rsid w:val="00E8438F"/>
    <w:rsid w:val="00E86B94"/>
    <w:rsid w:val="00E8706C"/>
    <w:rsid w:val="00E97F6A"/>
    <w:rsid w:val="00EA18A0"/>
    <w:rsid w:val="00EB00D4"/>
    <w:rsid w:val="00EC0CD5"/>
    <w:rsid w:val="00EC1C49"/>
    <w:rsid w:val="00EC2B39"/>
    <w:rsid w:val="00EC3471"/>
    <w:rsid w:val="00ED4BB9"/>
    <w:rsid w:val="00ED4D5B"/>
    <w:rsid w:val="00ED5D91"/>
    <w:rsid w:val="00EE1C5E"/>
    <w:rsid w:val="00EE511F"/>
    <w:rsid w:val="00EE51F7"/>
    <w:rsid w:val="00EF712B"/>
    <w:rsid w:val="00F12BEF"/>
    <w:rsid w:val="00F13F90"/>
    <w:rsid w:val="00F140BC"/>
    <w:rsid w:val="00F17EB1"/>
    <w:rsid w:val="00F215E4"/>
    <w:rsid w:val="00F2182D"/>
    <w:rsid w:val="00F24C77"/>
    <w:rsid w:val="00F3114A"/>
    <w:rsid w:val="00F374AB"/>
    <w:rsid w:val="00F431A0"/>
    <w:rsid w:val="00F55207"/>
    <w:rsid w:val="00F63456"/>
    <w:rsid w:val="00F649FA"/>
    <w:rsid w:val="00F73B1B"/>
    <w:rsid w:val="00F75196"/>
    <w:rsid w:val="00F8051B"/>
    <w:rsid w:val="00F820E5"/>
    <w:rsid w:val="00F84A0E"/>
    <w:rsid w:val="00F84B3D"/>
    <w:rsid w:val="00F87685"/>
    <w:rsid w:val="00F9536B"/>
    <w:rsid w:val="00F9625E"/>
    <w:rsid w:val="00FA4DBD"/>
    <w:rsid w:val="00FB00A4"/>
    <w:rsid w:val="00FB126C"/>
    <w:rsid w:val="00FC0086"/>
    <w:rsid w:val="00FC1649"/>
    <w:rsid w:val="00FC6CED"/>
    <w:rsid w:val="00FD54EF"/>
    <w:rsid w:val="00FD7FC2"/>
    <w:rsid w:val="00FE02FB"/>
    <w:rsid w:val="00FE0B28"/>
    <w:rsid w:val="00FE1787"/>
    <w:rsid w:val="00FE1D93"/>
    <w:rsid w:val="00FE579C"/>
    <w:rsid w:val="00FE6077"/>
    <w:rsid w:val="00FF35DA"/>
    <w:rsid w:val="00FF7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100AF8"/>
  <w15:docId w15:val="{2C03F8D0-A57B-45E6-8821-AC043FF2C1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0"/>
    <w:rsid w:val="00E86B9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86B9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E86B9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86B94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E86B94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86B9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406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406E"/>
    <w:rPr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C63A5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FD54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FD54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54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54EF"/>
    <w:rPr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D54EF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7E54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E54E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E54E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E54E4"/>
    <w:rPr>
      <w:sz w:val="18"/>
      <w:szCs w:val="18"/>
    </w:rPr>
  </w:style>
  <w:style w:type="character" w:customStyle="1" w:styleId="2">
    <w:name w:val="未处理的提及2"/>
    <w:basedOn w:val="DefaultParagraphFont"/>
    <w:uiPriority w:val="99"/>
    <w:rsid w:val="00CB1A60"/>
    <w:rPr>
      <w:color w:val="605E5C"/>
      <w:shd w:val="clear" w:color="auto" w:fill="E1DFDD"/>
    </w:rPr>
  </w:style>
  <w:style w:type="character" w:customStyle="1" w:styleId="3">
    <w:name w:val="未处理的提及3"/>
    <w:basedOn w:val="DefaultParagraphFont"/>
    <w:uiPriority w:val="99"/>
    <w:semiHidden/>
    <w:unhideWhenUsed/>
    <w:rsid w:val="006265EA"/>
    <w:rPr>
      <w:color w:val="605E5C"/>
      <w:shd w:val="clear" w:color="auto" w:fill="E1DFDD"/>
    </w:rPr>
  </w:style>
  <w:style w:type="character" w:customStyle="1" w:styleId="4">
    <w:name w:val="未处理的提及4"/>
    <w:basedOn w:val="DefaultParagraphFont"/>
    <w:uiPriority w:val="99"/>
    <w:semiHidden/>
    <w:unhideWhenUsed/>
    <w:rsid w:val="000B6E1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12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07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2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7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9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5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2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5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1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3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yperlink" Target="file:///F:\Foxmail\Temp\tanhz99@qq.com" TargetMode="Externa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D157F0-25BF-488C-9952-EBEEA6D9D1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7</Pages>
  <Words>8874</Words>
  <Characters>50584</Characters>
  <Application>Microsoft Office Word</Application>
  <DocSecurity>0</DocSecurity>
  <Lines>421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9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ang Linting</dc:creator>
  <cp:lastModifiedBy>Lian-Sheng Ma</cp:lastModifiedBy>
  <cp:revision>2</cp:revision>
  <cp:lastPrinted>2018-12-23T09:14:00Z</cp:lastPrinted>
  <dcterms:created xsi:type="dcterms:W3CDTF">2019-01-03T23:20:00Z</dcterms:created>
  <dcterms:modified xsi:type="dcterms:W3CDTF">2019-01-03T2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2870</vt:i4>
  </property>
  <property fmtid="{D5CDD505-2E9C-101B-9397-08002B2CF9AE}" pid="3" name="LastTick">
    <vt:r8>43412.8895023148</vt:r8>
  </property>
  <property fmtid="{D5CDD505-2E9C-101B-9397-08002B2CF9AE}" pid="4" name="UseTimer">
    <vt:bool>false</vt:bool>
  </property>
</Properties>
</file>